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commentRangeStart w:id="1"/>
      <w:r>
        <w:rPr>
          <w:lang w:val="en-US"/>
        </w:rPr>
        <w:t>C</w:t>
      </w:r>
      <w:r w:rsidR="00D0789C" w:rsidRPr="00FE2788">
        <w:rPr>
          <w:lang w:val="en-US"/>
        </w:rPr>
        <w:t>ontamination</w:t>
      </w:r>
      <w:commentRangeEnd w:id="1"/>
      <w:r w:rsidR="00D37BDC">
        <w:rPr>
          <w:rStyle w:val="Marquedecommentaire"/>
          <w:rFonts w:eastAsiaTheme="minorHAnsi"/>
          <w:color w:val="auto"/>
        </w:rPr>
        <w:commentReference w:id="1"/>
      </w:r>
      <w:r w:rsidR="00D0789C" w:rsidRPr="00FE2788">
        <w:rPr>
          <w:lang w:val="en-US"/>
        </w:rPr>
        <w:t xml:space="preserve">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0"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11"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2"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8210B7" w14:paraId="54F29C93" w14:textId="77777777" w:rsidTr="007F6650">
        <w:tc>
          <w:tcPr>
            <w:tcW w:w="9062" w:type="dxa"/>
            <w:gridSpan w:val="3"/>
          </w:tcPr>
          <w:p w14:paraId="1107025E" w14:textId="495D068C" w:rsidR="007F6650" w:rsidRPr="007F6650" w:rsidRDefault="007F6650" w:rsidP="007F6650">
            <w:pPr>
              <w:pStyle w:val="Lgende"/>
              <w:rPr>
                <w:lang w:val="en-US"/>
              </w:rPr>
            </w:pPr>
            <w:bookmarkStart w:id="2"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DB1822">
              <w:rPr>
                <w:noProof/>
                <w:lang w:val="en-US"/>
              </w:rPr>
              <w:t>1</w:t>
            </w:r>
            <w:r>
              <w:fldChar w:fldCharType="end"/>
            </w:r>
            <w:bookmarkEnd w:id="2"/>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cor.test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r w:rsidR="006A7D74" w:rsidRPr="006A7D74">
        <w:rPr>
          <w:lang w:val="en-US"/>
        </w:rPr>
        <w:t>kruskal.test</w:t>
      </w:r>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50435541" w:rsidR="0024672A" w:rsidRPr="0024672A" w:rsidRDefault="0024672A" w:rsidP="0024672A">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 xml:space="preserve">“Envlit” website </w:t>
      </w:r>
      <w:r w:rsidR="00AD67C0">
        <w:rPr>
          <w:lang w:val="en-US"/>
        </w:rPr>
        <w:t>maintained by</w:t>
      </w:r>
      <w:r>
        <w:rPr>
          <w:lang w:val="en-US"/>
        </w:rPr>
        <w:t xml:space="preserve"> Ifremer (</w:t>
      </w:r>
      <w:hyperlink r:id="rId13"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AD67C0">
        <w:rPr>
          <w:lang w:val="en-US"/>
        </w:rPr>
        <w:t xml:space="preserve">compounds subject to </w:t>
      </w:r>
      <w:r w:rsidR="003050B3" w:rsidRPr="008E6A9B">
        <w:rPr>
          <w:lang w:val="en-US"/>
        </w:rPr>
        <w:t xml:space="preserve">European </w:t>
      </w:r>
      <w:r w:rsidR="00AD67C0">
        <w:rPr>
          <w:lang w:val="en-US"/>
        </w:rPr>
        <w:t>or</w:t>
      </w:r>
      <w:r w:rsidR="003050B3" w:rsidRPr="008E6A9B">
        <w:rPr>
          <w:lang w:val="en-US"/>
        </w:rPr>
        <w:t xml:space="preserve"> national </w:t>
      </w:r>
      <w:r w:rsidR="00AD67C0">
        <w:rPr>
          <w:lang w:val="en-US"/>
        </w:rPr>
        <w:t xml:space="preserve">regulatory 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AD67C0">
        <w:rPr>
          <w:lang w:val="en-US"/>
        </w:rPr>
        <w:t>compounds with concentrations above</w:t>
      </w:r>
      <w:r w:rsidR="003050B3">
        <w:rPr>
          <w:lang w:val="en-US"/>
        </w:rPr>
        <w:t xml:space="preserve"> the </w:t>
      </w:r>
      <w:r w:rsidR="00AD67C0">
        <w:rPr>
          <w:lang w:val="en-US"/>
        </w:rPr>
        <w:t xml:space="preserve">detection </w:t>
      </w:r>
      <w:r w:rsidR="003050B3">
        <w:rPr>
          <w:lang w:val="en-US"/>
        </w:rPr>
        <w:t>limit in the present dataset.</w:t>
      </w:r>
      <w:r>
        <w:rPr>
          <w:lang w:val="en-US"/>
        </w:rPr>
        <w:t xml:space="preserve"> </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78976F74" w:rsidR="00C7285C" w:rsidRDefault="00BB3AC4" w:rsidP="00C7285C">
      <w:pPr>
        <w:rPr>
          <w:lang w:val="en-US"/>
        </w:rPr>
      </w:pPr>
      <w:r>
        <w:rPr>
          <w:lang w:val="en-US"/>
        </w:rPr>
        <w:t>Three legislated heavy metals have been studied (mercury, cadmium, and lead). C</w:t>
      </w:r>
      <w:r>
        <w:rPr>
          <w:lang w:val="en-US"/>
        </w:rPr>
        <w:t>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Ifremer, 2024)</w:t>
      </w:r>
      <w:r w:rsidRPr="0024672A">
        <w:rPr>
          <w:lang w:val="en-US"/>
        </w:rPr>
        <w:fldChar w:fldCharType="end"/>
      </w:r>
      <w:r>
        <w:rPr>
          <w:lang w:val="en-US"/>
        </w:rPr>
        <w:t>.</w:t>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sum of isomers p,p'-DDT (4,4’-DDT), o,p’-DDT (2,4’-DDT), p,p'-DDE (4,4’-DDE), p,p'-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pyr.)</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anthra.), and b</w:t>
      </w:r>
      <w:r w:rsidR="00B30E00" w:rsidRPr="00B30E00">
        <w:rPr>
          <w:lang w:val="en-US"/>
        </w:rPr>
        <w:t>enzo(g,h,i)perylene</w:t>
      </w:r>
      <w:r w:rsidR="00B30E00">
        <w:rPr>
          <w:lang w:val="en-US"/>
        </w:rPr>
        <w:t xml:space="preserve"> (abr. benzo-peryl.).</w:t>
      </w:r>
      <w:r w:rsidR="00F11DE1">
        <w:rPr>
          <w:lang w:val="en-US"/>
        </w:rPr>
        <w:t xml:space="preserve"> </w:t>
      </w:r>
      <w:r w:rsidR="00C7285C">
        <w:rPr>
          <w:lang w:val="en-US"/>
        </w:rPr>
        <w:t>Seven i</w:t>
      </w:r>
      <w:r w:rsidR="00F11DE1">
        <w:rPr>
          <w:lang w:val="en-US"/>
        </w:rPr>
        <w:t xml:space="preserve">ndicator congeners of the polychlorinated biphenyls (PCB) family </w:t>
      </w:r>
      <w:r w:rsidR="00C7285C">
        <w:rPr>
          <w:lang w:val="en-US"/>
        </w:rPr>
        <w:t xml:space="preserve">are under OSPAR legislation: CB 28, CB 52, CB 101, CB 118, CB 138, CB 153, CB 180. </w:t>
      </w:r>
      <w:bookmarkStart w:id="3" w:name="_Hlk204262659"/>
      <w:r w:rsidR="00C7285C" w:rsidRPr="000B09DF">
        <w:rPr>
          <w:rStyle w:val="lev"/>
          <w:b w:val="0"/>
          <w:bCs w:val="0"/>
          <w:lang w:val="en-US"/>
        </w:rPr>
        <w:t>Dioxins and dioxin-like compounds</w:t>
      </w:r>
      <w:r w:rsidR="00C7285C">
        <w:rPr>
          <w:rStyle w:val="lev"/>
          <w:b w:val="0"/>
          <w:bCs w:val="0"/>
          <w:lang w:val="en-US"/>
        </w:rPr>
        <w:t xml:space="preserve"> </w:t>
      </w:r>
      <w:bookmarkEnd w:id="3"/>
      <w:r w:rsidR="00C7285C">
        <w:rPr>
          <w:rStyle w:val="lev"/>
          <w:b w:val="0"/>
          <w:bCs w:val="0"/>
          <w:lang w:val="en-US"/>
        </w:rPr>
        <w:t>are under a European Commission legislation under the form of a</w:t>
      </w:r>
      <w:r w:rsidR="00C7285C" w:rsidRPr="000B09DF">
        <w:rPr>
          <w:rStyle w:val="lev"/>
          <w:b w:val="0"/>
          <w:bCs w:val="0"/>
          <w:lang w:val="en-US"/>
        </w:rPr>
        <w:t xml:space="preserve"> weighted sum of PCDD + PCDF + PCB-DL </w:t>
      </w:r>
      <w:r w:rsidR="0070130C">
        <w:rPr>
          <w:rStyle w:val="lev"/>
          <w:b w:val="0"/>
          <w:bCs w:val="0"/>
          <w:lang w:val="en-US"/>
        </w:rPr>
        <w:t xml:space="preserve">expressed in toxic equivalents concentrations </w:t>
      </w:r>
      <w:r w:rsidR="00C7285C">
        <w:rPr>
          <w:rStyle w:val="lev"/>
          <w:b w:val="0"/>
          <w:bCs w:val="0"/>
          <w:lang w:val="en-US"/>
        </w:rPr>
        <w:t>(see SI</w:t>
      </w:r>
      <w:r w:rsidR="0070130C">
        <w:rPr>
          <w:rStyle w:val="lev"/>
          <w:b w:val="0"/>
          <w:bCs w:val="0"/>
          <w:lang w:val="en-US"/>
        </w:rPr>
        <w:t xml:space="preserve"> for details</w:t>
      </w:r>
      <w:r w:rsidR="00C7285C">
        <w:rPr>
          <w:lang w:val="en-US"/>
        </w:rPr>
        <w:t>).</w:t>
      </w:r>
    </w:p>
    <w:p w14:paraId="699FFBFA" w14:textId="3343A330" w:rsidR="008B59D6" w:rsidRDefault="008B59D6" w:rsidP="00C7285C">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1C9912C9" w:rsidR="00DF7FE4" w:rsidRPr="00DF7FE4" w:rsidRDefault="00D0789C" w:rsidP="00DF7FE4">
      <w:pPr>
        <w:pStyle w:val="Lgende"/>
        <w:keepNext/>
        <w:rPr>
          <w:lang w:val="en-US"/>
        </w:rPr>
      </w:pPr>
      <w:bookmarkStart w:id="4"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4"/>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w:t>
      </w:r>
      <w:r w:rsidR="00937A7D" w:rsidRPr="00BB7AD7">
        <w:rPr>
          <w:lang w:val="en-US"/>
        </w:rPr>
        <w:t>.</w:t>
      </w:r>
      <w:r w:rsidR="00AB0606" w:rsidRPr="00BB7AD7">
        <w:rPr>
          <w:lang w:val="en-US"/>
        </w:rPr>
        <w:t xml:space="preserve"> </w:t>
      </w:r>
      <w:r w:rsidR="00AB0606" w:rsidRPr="00424B20">
        <w:rPr>
          <w:lang w:val="en-US"/>
        </w:rPr>
        <w:br/>
      </w:r>
      <w:r w:rsidR="00DF7FE4">
        <w:rPr>
          <w:lang w:val="en-US"/>
        </w:rP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r w:rsidRPr="00147F5F">
              <w:rPr>
                <w:color w:val="70AD47" w:themeColor="accent6"/>
              </w:rPr>
              <w:t>↓</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r w:rsidRPr="00147F5F">
              <w:rPr>
                <w:color w:val="70AD47" w:themeColor="accent6"/>
              </w:rPr>
              <w:t xml:space="preserve">↓ </w:t>
            </w:r>
            <w:r w:rsidRPr="00F81BF7">
              <w:t xml:space="preserve"> </w:t>
            </w:r>
            <w:r w:rsidR="00E8033C" w:rsidRPr="00147F5F">
              <w:rPr>
                <w:color w:val="70AD47" w:themeColor="accent6"/>
              </w:rPr>
              <w:t>↓</w:t>
            </w:r>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r w:rsidRPr="00F81BF7">
              <w:t xml:space="preserve">→  </w:t>
            </w:r>
            <w:r w:rsidR="00E8033C" w:rsidRPr="00F81BF7">
              <w:t>→</w:t>
            </w:r>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r>
              <w:rPr>
                <w:rStyle w:val="lev"/>
                <w:b w:val="0"/>
                <w:bCs w:val="0"/>
              </w:rPr>
              <w:t>Organochlorin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1282 ng/g ww</w:t>
            </w:r>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r>
              <w:t>b</w:t>
            </w:r>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r w:rsidRPr="00147F5F">
              <w:rPr>
                <w:color w:val="70AD47" w:themeColor="accent6"/>
              </w:rPr>
              <w:t>↓</w:t>
            </w:r>
            <w:r w:rsidRPr="004C18A6">
              <w:t xml:space="preserve">  →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r w:rsidRPr="00147F5F">
              <w:rPr>
                <w:color w:val="70AD47" w:themeColor="accent6"/>
              </w:rPr>
              <w:t>↓  ↓</w:t>
            </w:r>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w:t>
            </w:r>
            <w:r>
              <w:t>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r>
              <w:t>Neurotoxicity, reproduction effects</w:t>
            </w:r>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r>
              <w:t>ng/g ww</w:t>
            </w:r>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r>
              <w:t>b</w:t>
            </w:r>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r w:rsidRPr="00147F5F">
              <w:rPr>
                <w:color w:val="70AD47" w:themeColor="accent6"/>
              </w:rPr>
              <w:t xml:space="preserve">↓ </w:t>
            </w:r>
            <w:r w:rsidRPr="004C18A6">
              <w:t xml:space="preserve"> </w:t>
            </w:r>
            <w:r>
              <w:t>NA</w:t>
            </w: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r w:rsidRPr="00147F5F">
              <w:rPr>
                <w:color w:val="70AD47" w:themeColor="accent6"/>
              </w:rPr>
              <w:t>↓</w:t>
            </w:r>
            <w:r w:rsidRPr="004C18A6">
              <w:t xml:space="preserve">  </w:t>
            </w:r>
            <w:r w:rsidRPr="00147F5F">
              <w:rPr>
                <w:color w:val="70AD47" w:themeColor="accent6"/>
              </w:rPr>
              <w:t>↓</w:t>
            </w:r>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Combustion, oil spills</w:t>
            </w:r>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110 ng/g dw</w:t>
            </w:r>
          </w:p>
        </w:tc>
        <w:tc>
          <w:tcPr>
            <w:tcW w:w="567" w:type="dxa"/>
            <w:tcBorders>
              <w:top w:val="single" w:sz="12" w:space="0" w:color="auto"/>
            </w:tcBorders>
            <w:vAlign w:val="center"/>
          </w:tcPr>
          <w:p w14:paraId="6A6EF014" w14:textId="61034C55" w:rsidR="00BB3AC4" w:rsidRDefault="00BB3AC4" w:rsidP="00BB3AC4">
            <w:pPr>
              <w:pStyle w:val="Sansinterligne"/>
              <w:jc w:val="center"/>
            </w:pPr>
            <w:r>
              <w:t>b</w:t>
            </w:r>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600 ng/g dw</w:t>
            </w:r>
          </w:p>
        </w:tc>
        <w:tc>
          <w:tcPr>
            <w:tcW w:w="567" w:type="dxa"/>
            <w:vAlign w:val="center"/>
          </w:tcPr>
          <w:p w14:paraId="65E16E53" w14:textId="1B7FB968" w:rsidR="00BB3AC4" w:rsidRDefault="00BB3AC4" w:rsidP="00BB3AC4">
            <w:pPr>
              <w:pStyle w:val="Sansinterligne"/>
              <w:jc w:val="center"/>
            </w:pPr>
            <w:r>
              <w:t>b</w:t>
            </w:r>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r w:rsidRPr="0001493B">
              <w:t xml:space="preserve">→  </w:t>
            </w:r>
            <w:r w:rsidR="009D4E70"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r w:rsidRPr="0001493B">
              <w:t xml:space="preserve">→  </w:t>
            </w:r>
            <w:r w:rsidR="009D4E70" w:rsidRPr="0001493B">
              <w:t>→</w:t>
            </w:r>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r w:rsidRPr="000B09DF">
              <w:rPr>
                <w:rStyle w:val="lev"/>
                <w:b w:val="0"/>
                <w:bCs w:val="0"/>
              </w:rPr>
              <w:t>Pyrene</w:t>
            </w:r>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100 ng/g dw</w:t>
            </w:r>
          </w:p>
        </w:tc>
        <w:tc>
          <w:tcPr>
            <w:tcW w:w="567" w:type="dxa"/>
            <w:vAlign w:val="center"/>
          </w:tcPr>
          <w:p w14:paraId="34A1C5D4" w14:textId="765F3539" w:rsidR="009D4E70" w:rsidRDefault="009D4E70" w:rsidP="009D4E70">
            <w:pPr>
              <w:pStyle w:val="Sansinterligne"/>
              <w:jc w:val="center"/>
            </w:pPr>
            <w:r>
              <w:t>b</w:t>
            </w:r>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r w:rsidRPr="000B09DF">
              <w:rPr>
                <w:rStyle w:val="lev"/>
                <w:b w:val="0"/>
                <w:bCs w:val="0"/>
              </w:rPr>
              <w:t>Benzo(a)anthracene</w:t>
            </w:r>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80 ng/g dw</w:t>
            </w:r>
          </w:p>
        </w:tc>
        <w:tc>
          <w:tcPr>
            <w:tcW w:w="567" w:type="dxa"/>
            <w:vAlign w:val="center"/>
          </w:tcPr>
          <w:p w14:paraId="3A28C5AE" w14:textId="69892843" w:rsidR="009D4E70" w:rsidRDefault="009D4E70" w:rsidP="009D4E70">
            <w:pPr>
              <w:pStyle w:val="Sansinterligne"/>
              <w:jc w:val="center"/>
            </w:pPr>
            <w:r>
              <w:t>b</w:t>
            </w:r>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g,h,i)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110 ng/g dw</w:t>
            </w:r>
          </w:p>
        </w:tc>
        <w:tc>
          <w:tcPr>
            <w:tcW w:w="567" w:type="dxa"/>
            <w:vAlign w:val="center"/>
          </w:tcPr>
          <w:p w14:paraId="24BFE165" w14:textId="1ACA6CCC" w:rsidR="009D4E70" w:rsidRDefault="009D4E70" w:rsidP="009D4E70">
            <w:pPr>
              <w:pStyle w:val="Sansinterligne"/>
              <w:jc w:val="center"/>
            </w:pPr>
            <w:r>
              <w:t>b</w:t>
            </w:r>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r w:rsidRPr="00147F5F">
              <w:rPr>
                <w:color w:val="70AD47" w:themeColor="accent6"/>
              </w:rPr>
              <w:t xml:space="preserve">↓  </w:t>
            </w:r>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r w:rsidRPr="000B09DF">
              <w:rPr>
                <w:rStyle w:val="lev"/>
                <w:b w:val="0"/>
                <w:bCs w:val="0"/>
              </w:rPr>
              <w:t>Anthracene</w:t>
            </w:r>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290 ng/g dw</w:t>
            </w:r>
          </w:p>
        </w:tc>
        <w:tc>
          <w:tcPr>
            <w:tcW w:w="567" w:type="dxa"/>
            <w:vAlign w:val="center"/>
          </w:tcPr>
          <w:p w14:paraId="48AADDF3" w14:textId="03D74CAE" w:rsidR="009D4E70" w:rsidRDefault="009D4E70" w:rsidP="009D4E70">
            <w:pPr>
              <w:pStyle w:val="Sansinterligne"/>
              <w:jc w:val="center"/>
            </w:pPr>
            <w:r>
              <w:t>b</w:t>
            </w:r>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r w:rsidRPr="0001493B">
              <w:t xml:space="preserve">→  →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r w:rsidRPr="000B09DF">
              <w:rPr>
                <w:rStyle w:val="lev"/>
                <w:b w:val="0"/>
                <w:bCs w:val="0"/>
              </w:rPr>
              <w:t>Naphtalene</w:t>
            </w:r>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340 ng/g dw</w:t>
            </w:r>
          </w:p>
        </w:tc>
        <w:tc>
          <w:tcPr>
            <w:tcW w:w="567" w:type="dxa"/>
            <w:vAlign w:val="center"/>
          </w:tcPr>
          <w:p w14:paraId="7527F3CF" w14:textId="2BC960C0" w:rsidR="009D4E70" w:rsidRDefault="009D4E70" w:rsidP="009D4E70">
            <w:pPr>
              <w:pStyle w:val="Sansinterligne"/>
              <w:jc w:val="center"/>
            </w:pPr>
            <w:r>
              <w:t>b</w:t>
            </w:r>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r w:rsidRPr="00147F5F">
              <w:rPr>
                <w:color w:val="70AD47" w:themeColor="accent6"/>
              </w:rPr>
              <w:t>↓  ↓</w:t>
            </w:r>
            <w:r w:rsidRPr="0001493B">
              <w:t xml:space="preserve">  </w:t>
            </w:r>
            <w:r>
              <w:t xml:space="preserve"> </w:t>
            </w:r>
            <w:r>
              <w:rPr>
                <w:rFonts w:ascii="Segoe UI Emoji" w:hAnsi="Segoe UI Emoji" w:cs="Segoe UI Emoji"/>
              </w:rPr>
              <w:t>🔵</w:t>
            </w:r>
          </w:p>
        </w:tc>
      </w:tr>
      <w:tr w:rsidR="009D4E70" w:rsidRPr="00FE2788" w14:paraId="0E0E8BE2" w14:textId="77777777" w:rsidTr="00112C5C">
        <w:trPr>
          <w:cantSplit/>
          <w:trHeight w:val="220"/>
        </w:trPr>
        <w:tc>
          <w:tcPr>
            <w:tcW w:w="1271" w:type="dxa"/>
            <w:vMerge/>
            <w:tcBorders>
              <w:bottom w:val="single" w:sz="12" w:space="0" w:color="auto"/>
            </w:tcBorders>
          </w:tcPr>
          <w:p w14:paraId="48D4E9A2" w14:textId="77777777" w:rsidR="009D4E70" w:rsidRPr="00410A8D" w:rsidRDefault="009D4E70" w:rsidP="009D4E70">
            <w:pPr>
              <w:pStyle w:val="Sansinterligne"/>
              <w:rPr>
                <w:rStyle w:val="lev"/>
                <w:b w:val="0"/>
                <w:bCs w:val="0"/>
              </w:rPr>
            </w:pPr>
          </w:p>
        </w:tc>
        <w:tc>
          <w:tcPr>
            <w:tcW w:w="1418" w:type="dxa"/>
            <w:tcBorders>
              <w:bottom w:val="single" w:sz="12" w:space="0" w:color="auto"/>
            </w:tcBorders>
            <w:vAlign w:val="center"/>
          </w:tcPr>
          <w:p w14:paraId="2B13B848" w14:textId="2970244E" w:rsidR="009D4E70" w:rsidRPr="000B09DF" w:rsidRDefault="009D4E70" w:rsidP="009D4E70">
            <w:pPr>
              <w:pStyle w:val="Sansinterligne"/>
              <w:rPr>
                <w:rStyle w:val="lev"/>
                <w:b w:val="0"/>
                <w:bCs w:val="0"/>
              </w:rPr>
            </w:pPr>
            <w:r w:rsidRPr="000B09DF">
              <w:rPr>
                <w:rStyle w:val="lev"/>
                <w:b w:val="0"/>
                <w:bCs w:val="0"/>
              </w:rPr>
              <w:t>Phenanthrene</w:t>
            </w:r>
          </w:p>
        </w:tc>
        <w:tc>
          <w:tcPr>
            <w:tcW w:w="1417" w:type="dxa"/>
            <w:vMerge/>
            <w:tcBorders>
              <w:bottom w:val="single" w:sz="12" w:space="0" w:color="auto"/>
            </w:tcBorders>
            <w:vAlign w:val="center"/>
          </w:tcPr>
          <w:p w14:paraId="2E916020" w14:textId="77777777" w:rsidR="009D4E70" w:rsidRDefault="009D4E70" w:rsidP="009D4E70">
            <w:pPr>
              <w:pStyle w:val="Sansinterligne"/>
            </w:pPr>
          </w:p>
        </w:tc>
        <w:tc>
          <w:tcPr>
            <w:tcW w:w="1559" w:type="dxa"/>
            <w:vMerge/>
            <w:tcBorders>
              <w:bottom w:val="single" w:sz="12" w:space="0" w:color="auto"/>
            </w:tcBorders>
            <w:vAlign w:val="center"/>
          </w:tcPr>
          <w:p w14:paraId="1A21676C" w14:textId="77777777" w:rsidR="009D4E70" w:rsidRDefault="009D4E70" w:rsidP="009D4E70">
            <w:pPr>
              <w:pStyle w:val="Sansinterligne"/>
            </w:pPr>
          </w:p>
        </w:tc>
        <w:tc>
          <w:tcPr>
            <w:tcW w:w="742" w:type="dxa"/>
            <w:tcBorders>
              <w:bottom w:val="single" w:sz="12" w:space="0" w:color="auto"/>
            </w:tcBorders>
            <w:vAlign w:val="center"/>
          </w:tcPr>
          <w:p w14:paraId="0E894BC4" w14:textId="4E2D8A2B" w:rsidR="009D4E70" w:rsidRDefault="009D4E70" w:rsidP="009D4E70">
            <w:pPr>
              <w:pStyle w:val="Sansinterligne"/>
              <w:jc w:val="center"/>
            </w:pPr>
            <w:r>
              <w:t>Medium</w:t>
            </w:r>
          </w:p>
        </w:tc>
        <w:tc>
          <w:tcPr>
            <w:tcW w:w="818" w:type="dxa"/>
            <w:vMerge/>
            <w:tcBorders>
              <w:bottom w:val="single" w:sz="12" w:space="0" w:color="auto"/>
            </w:tcBorders>
            <w:vAlign w:val="center"/>
          </w:tcPr>
          <w:p w14:paraId="442C5427" w14:textId="77777777" w:rsidR="009D4E70" w:rsidRDefault="009D4E70" w:rsidP="009D4E70">
            <w:pPr>
              <w:pStyle w:val="Sansinterligne"/>
              <w:jc w:val="center"/>
            </w:pPr>
          </w:p>
        </w:tc>
        <w:tc>
          <w:tcPr>
            <w:tcW w:w="1275" w:type="dxa"/>
            <w:tcBorders>
              <w:bottom w:val="single" w:sz="12" w:space="0" w:color="auto"/>
            </w:tcBorders>
          </w:tcPr>
          <w:p w14:paraId="73A52D9D" w14:textId="441A788D" w:rsidR="009D4E70" w:rsidRPr="00467BCC" w:rsidRDefault="009D4E70" w:rsidP="009D4E70">
            <w:pPr>
              <w:pStyle w:val="Sansinterligne"/>
            </w:pPr>
            <w:r w:rsidRPr="00467BCC">
              <w:t>1 700 ng/g dw</w:t>
            </w:r>
          </w:p>
        </w:tc>
        <w:tc>
          <w:tcPr>
            <w:tcW w:w="567" w:type="dxa"/>
            <w:tcBorders>
              <w:bottom w:val="single" w:sz="12" w:space="0" w:color="auto"/>
            </w:tcBorders>
            <w:vAlign w:val="center"/>
          </w:tcPr>
          <w:p w14:paraId="22D3CAE3" w14:textId="468F8666" w:rsidR="009D4E70" w:rsidRDefault="009D4E70" w:rsidP="009D4E70">
            <w:pPr>
              <w:pStyle w:val="Sansinterligne"/>
              <w:jc w:val="center"/>
            </w:pPr>
            <w:r>
              <w:t>b</w:t>
            </w:r>
          </w:p>
        </w:tc>
        <w:tc>
          <w:tcPr>
            <w:tcW w:w="1418" w:type="dxa"/>
            <w:tcBorders>
              <w:bottom w:val="single" w:sz="12" w:space="0" w:color="auto"/>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54E182AB" w14:textId="7895ECE9" w:rsidR="009D4E70" w:rsidRPr="0001493B" w:rsidRDefault="009D4E70" w:rsidP="009D4E70">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6A5ECEC8" w14:textId="2AAEA8A6"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522FC7BD" w14:textId="0988A17B" w:rsidR="009D4E70" w:rsidRPr="00147F5F" w:rsidRDefault="009D4E70" w:rsidP="009D4E70">
            <w:pPr>
              <w:pStyle w:val="Sansinterligne"/>
              <w:jc w:val="center"/>
              <w:rPr>
                <w:color w:val="70AD47" w:themeColor="accent6"/>
              </w:rPr>
            </w:pPr>
            <w:r w:rsidRPr="00147F5F">
              <w:rPr>
                <w:color w:val="70AD47" w:themeColor="accent6"/>
              </w:rPr>
              <w:t>↓</w:t>
            </w:r>
            <w:r w:rsidRPr="0001493B">
              <w:t xml:space="preserve">  →  </w:t>
            </w:r>
            <w:r>
              <w:t xml:space="preserve"> </w:t>
            </w:r>
            <w:r>
              <w:rPr>
                <w:rFonts w:ascii="Segoe UI Emoji" w:hAnsi="Segoe UI Emoji" w:cs="Segoe UI Emoji"/>
              </w:rPr>
              <w:t>🔵</w:t>
            </w:r>
          </w:p>
        </w:tc>
      </w:tr>
      <w:tr w:rsidR="009D4E70" w:rsidRPr="00AB0606" w14:paraId="2D35CC37" w14:textId="77777777" w:rsidTr="00112C5C">
        <w:trPr>
          <w:cantSplit/>
          <w:trHeight w:val="211"/>
        </w:trPr>
        <w:tc>
          <w:tcPr>
            <w:tcW w:w="1271" w:type="dxa"/>
            <w:vMerge w:val="restart"/>
            <w:tcBorders>
              <w:top w:val="single" w:sz="12" w:space="0" w:color="auto"/>
            </w:tcBorders>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tcBorders>
              <w:top w:val="single" w:sz="12" w:space="0" w:color="auto"/>
            </w:tcBorders>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tcBorders>
              <w:top w:val="single" w:sz="12" w:space="0" w:color="auto"/>
            </w:tcBorders>
            <w:vAlign w:val="center"/>
          </w:tcPr>
          <w:p w14:paraId="0A8B837F" w14:textId="027231E6" w:rsidR="009D4E70" w:rsidRPr="00AB0606" w:rsidRDefault="009D4E70" w:rsidP="009D4E70">
            <w:pPr>
              <w:pStyle w:val="Sansinterligne"/>
              <w:rPr>
                <w:lang w:val="en-US"/>
              </w:rPr>
            </w:pPr>
            <w:r>
              <w:t>Dielectric fluids, sealants</w:t>
            </w:r>
          </w:p>
        </w:tc>
        <w:tc>
          <w:tcPr>
            <w:tcW w:w="1559" w:type="dxa"/>
            <w:vMerge w:val="restart"/>
            <w:tcBorders>
              <w:top w:val="single" w:sz="12" w:space="0" w:color="auto"/>
            </w:tcBorders>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tcBorders>
              <w:top w:val="single" w:sz="12" w:space="0" w:color="auto"/>
            </w:tcBorders>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tcBorders>
              <w:top w:val="single" w:sz="12" w:space="0" w:color="auto"/>
            </w:tcBorders>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Borders>
              <w:top w:val="single" w:sz="12" w:space="0" w:color="auto"/>
            </w:tcBorders>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67 ng</w:t>
            </w:r>
            <w:r w:rsidRPr="00C7285C">
              <w:rPr>
                <w:rStyle w:val="lev"/>
                <w:b w:val="0"/>
                <w:bCs w:val="0"/>
                <w:lang w:val="en-US"/>
              </w:rPr>
              <w:t>/g lw</w:t>
            </w:r>
          </w:p>
        </w:tc>
        <w:tc>
          <w:tcPr>
            <w:tcW w:w="567" w:type="dxa"/>
            <w:vMerge w:val="restart"/>
            <w:tcBorders>
              <w:top w:val="single" w:sz="12" w:space="0" w:color="auto"/>
            </w:tcBorders>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top w:val="single" w:sz="12" w:space="0" w:color="auto"/>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top w:val="single" w:sz="12" w:space="0" w:color="auto"/>
              <w:left w:val="single" w:sz="12" w:space="0" w:color="auto"/>
            </w:tcBorders>
            <w:vAlign w:val="center"/>
          </w:tcPr>
          <w:p w14:paraId="3CA9FDE1" w14:textId="7AB092F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tcBorders>
              <w:top w:val="single" w:sz="12" w:space="0" w:color="auto"/>
            </w:tcBorders>
            <w:vAlign w:val="center"/>
          </w:tcPr>
          <w:p w14:paraId="607D8511" w14:textId="43704465"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5AEC7DA" w14:textId="2A66C19A"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r>
      <w:tr w:rsidR="009D4E70" w:rsidRPr="00AB0606" w14:paraId="203DCEE5" w14:textId="77777777" w:rsidTr="00112C5C">
        <w:trPr>
          <w:cantSplit/>
          <w:trHeight w:val="215"/>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108 ng/g lw</w:t>
            </w:r>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3383B05C" w14:textId="77777777" w:rsidTr="00112C5C">
        <w:trPr>
          <w:cantSplit/>
          <w:trHeight w:val="189"/>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121 ng/g lw</w:t>
            </w:r>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3E937663" w14:textId="77777777" w:rsidTr="00112C5C">
        <w:trPr>
          <w:cantSplit/>
          <w:trHeight w:val="108"/>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25 ng/g lw</w:t>
            </w:r>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112C5C">
        <w:trPr>
          <w:cantSplit/>
          <w:trHeight w:val="167"/>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317 ng/g lw</w:t>
            </w:r>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r w:rsidRPr="00147F5F">
              <w:rPr>
                <w:color w:val="70AD47" w:themeColor="accent6"/>
              </w:rPr>
              <w:t xml:space="preserve">↓  </w:t>
            </w:r>
            <w:r>
              <w:t xml:space="preserve">→   </w:t>
            </w:r>
            <w:r w:rsidRPr="003F66AA">
              <w:rPr>
                <w:rFonts w:ascii="Segoe UI Emoji" w:hAnsi="Segoe UI Emoji" w:cs="Segoe UI Emoji"/>
              </w:rPr>
              <w:t>🟠</w:t>
            </w:r>
          </w:p>
        </w:tc>
      </w:tr>
      <w:tr w:rsidR="009D4E70" w:rsidRPr="00AB0606" w14:paraId="39ED2C61" w14:textId="77777777" w:rsidTr="00112C5C">
        <w:trPr>
          <w:cantSplit/>
          <w:trHeight w:val="227"/>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1585 ng/g lw</w:t>
            </w:r>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r w:rsidRPr="00147F5F">
              <w:rPr>
                <w:color w:val="70AD47" w:themeColor="accent6"/>
              </w:rPr>
              <w:t xml:space="preserve">↓  </w:t>
            </w:r>
            <w:r>
              <w:t xml:space="preserve">→   </w:t>
            </w:r>
            <w:r w:rsidRPr="004C18A6">
              <w:rPr>
                <w:rFonts w:ascii="Segoe UI Emoji" w:hAnsi="Segoe UI Emoji" w:cs="Segoe UI Emoji"/>
              </w:rPr>
              <w:t>🟢</w:t>
            </w:r>
          </w:p>
        </w:tc>
      </w:tr>
      <w:tr w:rsidR="009D4E70" w:rsidRPr="00AB0606" w14:paraId="76FDB44B" w14:textId="77777777" w:rsidTr="00112C5C">
        <w:trPr>
          <w:cantSplit/>
          <w:trHeight w:val="227"/>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r w:rsidRPr="00147F5F">
              <w:rPr>
                <w:color w:val="70AD47" w:themeColor="accent6"/>
              </w:rPr>
              <w:t xml:space="preserve">↓  </w:t>
            </w:r>
            <w:r>
              <w:t>→</w:t>
            </w:r>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r w:rsidRPr="00147F5F">
              <w:rPr>
                <w:color w:val="70AD47" w:themeColor="accent6"/>
              </w:rPr>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232264D8" w:rsidR="00E56EA1" w:rsidRPr="00FE2788" w:rsidRDefault="00C7285C" w:rsidP="00E56EA1">
            <w:pPr>
              <w:pStyle w:val="Sansinterligne"/>
              <w:rPr>
                <w:lang w:val="en-US"/>
              </w:rPr>
            </w:pPr>
            <w:bookmarkStart w:id="5" w:name="_Hlk204262642"/>
            <w:r w:rsidRPr="000B09DF">
              <w:rPr>
                <w:rStyle w:val="lev"/>
                <w:b w:val="0"/>
                <w:bCs w:val="0"/>
                <w:lang w:val="en-US"/>
              </w:rPr>
              <w:lastRenderedPageBreak/>
              <w:t xml:space="preserve">Dioxins </w:t>
            </w:r>
            <w:r>
              <w:rPr>
                <w:rStyle w:val="lev"/>
                <w:b w:val="0"/>
                <w:bCs w:val="0"/>
                <w:lang w:val="en-US"/>
              </w:rPr>
              <w:t>and d</w:t>
            </w:r>
            <w:r w:rsidR="00E56EA1" w:rsidRPr="00C7285C">
              <w:rPr>
                <w:rStyle w:val="lev"/>
                <w:b w:val="0"/>
                <w:bCs w:val="0"/>
                <w:lang w:val="en-US"/>
              </w:rPr>
              <w:t>ioxin-like compounds (DLC)</w:t>
            </w:r>
          </w:p>
        </w:tc>
        <w:tc>
          <w:tcPr>
            <w:tcW w:w="1418" w:type="dxa"/>
            <w:tcBorders>
              <w:bottom w:val="single" w:sz="12" w:space="0" w:color="auto"/>
            </w:tcBorders>
            <w:vAlign w:val="center"/>
          </w:tcPr>
          <w:p w14:paraId="6F0F966A" w14:textId="40D6BE7F" w:rsidR="00E56EA1" w:rsidRPr="000B09DF" w:rsidRDefault="00C7285C" w:rsidP="00E56EA1">
            <w:pPr>
              <w:pStyle w:val="Sansinterligne"/>
              <w:rPr>
                <w:rStyle w:val="lev"/>
                <w:b w:val="0"/>
                <w:bCs w:val="0"/>
                <w:lang w:val="en-US"/>
              </w:rPr>
            </w:pPr>
            <w:r>
              <w:rPr>
                <w:rStyle w:val="lev"/>
                <w:b w:val="0"/>
                <w:bCs w:val="0"/>
                <w:lang w:val="en-US"/>
              </w:rPr>
              <w:t>W</w:t>
            </w:r>
            <w:r w:rsidR="00E56EA1" w:rsidRPr="000B09DF">
              <w:rPr>
                <w:rStyle w:val="lev"/>
                <w:b w:val="0"/>
                <w:bCs w:val="0"/>
                <w:lang w:val="en-US"/>
              </w:rPr>
              <w:t>eighted sum of PCDD + PCDF + PCB-DL</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1E2E5AB1"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r w:rsidRPr="00147F5F">
              <w:rPr>
                <w:color w:val="FF0000"/>
              </w:rPr>
              <w:t>↑</w:t>
            </w:r>
            <w:r w:rsidRPr="004C18A6">
              <w:t xml:space="preserve">  </w:t>
            </w:r>
            <w:r>
              <w:rPr>
                <w:rFonts w:ascii="Segoe UI Emoji" w:hAnsi="Segoe UI Emoji" w:cs="Segoe UI Emoji"/>
              </w:rPr>
              <w:t>🔵</w:t>
            </w:r>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r w:rsidRPr="004C18A6">
              <w:t xml:space="preserve">→  </w:t>
            </w:r>
            <w:r w:rsidRPr="003F66AA">
              <w:rPr>
                <w:rFonts w:ascii="Segoe UI Emoji" w:hAnsi="Segoe UI Emoji" w:cs="Segoe UI Emoji"/>
              </w:rPr>
              <w:t>🟠</w:t>
            </w:r>
          </w:p>
        </w:tc>
      </w:tr>
      <w:bookmarkEnd w:id="5"/>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0EEDAD3C" w:rsidR="00E56EA1" w:rsidRPr="000B09DF" w:rsidRDefault="00E56EA1" w:rsidP="00E56EA1">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0D693751" w:rsidR="00E56EA1" w:rsidRPr="00FE2788" w:rsidRDefault="00E56EA1" w:rsidP="00E56EA1">
            <w:pPr>
              <w:pStyle w:val="Sansinterligne"/>
              <w:jc w:val="center"/>
              <w:rPr>
                <w:lang w:val="en-US"/>
              </w:rPr>
            </w:pPr>
            <w:r>
              <w:rPr>
                <w:lang w:val="en-US"/>
              </w:rPr>
              <w:t>2008</w:t>
            </w:r>
            <w:r w:rsidR="003B4EC5">
              <w:rPr>
                <w:lang w:val="en-US"/>
              </w:rPr>
              <w:t>/</w:t>
            </w:r>
            <w:r>
              <w:rPr>
                <w:lang w:val="en-US"/>
              </w:rPr>
              <w:t>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676E13D" w14:textId="1B5951EA" w:rsidR="00E56EA1" w:rsidRDefault="00E56EA1" w:rsidP="00E56EA1">
            <w:pPr>
              <w:pStyle w:val="Sansinterligne"/>
              <w:jc w:val="center"/>
              <w:rPr>
                <w:rFonts w:ascii="Segoe UI Emoji" w:hAnsi="Segoe UI Emoji" w:cs="Segoe UI Emoji"/>
              </w:rPr>
            </w:pPr>
            <w:r>
              <w:t xml:space="preserve">→   </w:t>
            </w:r>
            <w:r>
              <w:rPr>
                <w:rFonts w:ascii="Segoe UI Emoji" w:hAnsi="Segoe UI Emoji" w:cs="Segoe UI Emoji"/>
              </w:rPr>
              <w:t>🔵</w:t>
            </w:r>
          </w:p>
          <w:p w14:paraId="3576E754" w14:textId="77777777"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1989846C" w14:textId="2CF7B210" w:rsidR="003B4EC5" w:rsidRPr="003B4EC5" w:rsidRDefault="003B4EC5" w:rsidP="003B4EC5">
            <w:pPr>
              <w:pStyle w:val="Sansinterligne"/>
              <w:jc w:val="center"/>
              <w:rPr>
                <w:rFonts w:ascii="Segoe UI Emoji" w:hAnsi="Segoe UI Emoji" w:cs="Segoe UI Emoji"/>
              </w:rPr>
            </w:pPr>
            <w:r>
              <w:t xml:space="preserve">→ </w:t>
            </w:r>
            <w:r>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5C561EEA"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6EECE347" w14:textId="77777777" w:rsidR="003B4EC5" w:rsidRDefault="003B4EC5" w:rsidP="003B4EC5">
            <w:pPr>
              <w:pStyle w:val="Sansinterligne"/>
              <w:jc w:val="center"/>
              <w:rPr>
                <w:rFonts w:ascii="Segoe UI Emoji" w:hAnsi="Segoe UI Emoji" w:cs="Segoe UI Emoji"/>
              </w:rPr>
            </w:pPr>
            <w:r w:rsidRPr="00147F5F">
              <w:rPr>
                <w:color w:val="FF0000"/>
              </w:rPr>
              <w:t>↑</w:t>
            </w:r>
            <w:r>
              <w:t xml:space="preserve">   </w:t>
            </w:r>
            <w:r>
              <w:rPr>
                <w:rFonts w:ascii="Segoe UI Emoji" w:hAnsi="Segoe UI Emoji" w:cs="Segoe UI Emoji"/>
              </w:rPr>
              <w:t>🔵</w:t>
            </w:r>
          </w:p>
          <w:p w14:paraId="4BA9F20F" w14:textId="10D806B1" w:rsidR="00E56EA1" w:rsidRP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tc>
        <w:tc>
          <w:tcPr>
            <w:tcW w:w="939" w:type="dxa"/>
            <w:tcBorders>
              <w:top w:val="single" w:sz="12" w:space="0" w:color="auto"/>
            </w:tcBorders>
            <w:vAlign w:val="center"/>
          </w:tcPr>
          <w:p w14:paraId="16BAF4F6" w14:textId="77777777" w:rsidR="003B4EC5" w:rsidRDefault="003B4EC5" w:rsidP="003B4EC5">
            <w:pPr>
              <w:pStyle w:val="Sansinterligne"/>
              <w:jc w:val="center"/>
              <w:rPr>
                <w:rFonts w:ascii="Segoe UI Emoji" w:hAnsi="Segoe UI Emoji" w:cs="Segoe UI Emoji"/>
              </w:rPr>
            </w:pPr>
            <w:r w:rsidRPr="00147F5F">
              <w:rPr>
                <w:color w:val="70AD47" w:themeColor="accent6"/>
              </w:rPr>
              <w:t>↓</w:t>
            </w:r>
            <w:r w:rsidRPr="00BB7212">
              <w:t xml:space="preserve"> </w:t>
            </w:r>
            <w:r>
              <w:t xml:space="preserve">   </w:t>
            </w:r>
            <w:r>
              <w:rPr>
                <w:rFonts w:ascii="Segoe UI Emoji" w:hAnsi="Segoe UI Emoji" w:cs="Segoe UI Emoji"/>
              </w:rPr>
              <w:t>🔵</w:t>
            </w:r>
          </w:p>
          <w:p w14:paraId="1D54434E" w14:textId="58F88948" w:rsidR="003B4EC5" w:rsidRDefault="003B4EC5" w:rsidP="003B4EC5">
            <w:pPr>
              <w:pStyle w:val="Sansinterligne"/>
              <w:jc w:val="center"/>
              <w:rPr>
                <w:rFonts w:ascii="Segoe UI Emoji" w:hAnsi="Segoe UI Emoji" w:cs="Segoe UI Emoji"/>
              </w:rPr>
            </w:pPr>
            <w:r>
              <w:t xml:space="preserve">→   </w:t>
            </w:r>
            <w:r>
              <w:rPr>
                <w:rFonts w:ascii="Segoe UI Emoji" w:hAnsi="Segoe UI Emoji" w:cs="Segoe UI Emoji"/>
              </w:rPr>
              <w:t>🔵</w:t>
            </w:r>
          </w:p>
          <w:p w14:paraId="04ED4F66" w14:textId="44A6DB2E" w:rsidR="00E56EA1" w:rsidRDefault="003B4EC5" w:rsidP="003B4EC5">
            <w:pPr>
              <w:pStyle w:val="Sansinterligne"/>
              <w:jc w:val="center"/>
              <w:rPr>
                <w:lang w:val="en-US"/>
              </w:rPr>
            </w:pP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1600C43A" w:rsidR="00E56EA1" w:rsidRPr="000B09DF" w:rsidRDefault="00E56EA1" w:rsidP="00E56EA1">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w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4D93946F"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981311" w:rsidRPr="003F66AA">
              <w:rPr>
                <w:rFonts w:ascii="Segoe UI Emoji" w:hAnsi="Segoe UI Emoji" w:cs="Segoe UI Emoji"/>
              </w:rPr>
              <w:t>⚫</w:t>
            </w:r>
          </w:p>
        </w:tc>
        <w:tc>
          <w:tcPr>
            <w:tcW w:w="939" w:type="dxa"/>
            <w:tcBorders>
              <w:bottom w:val="single" w:sz="12" w:space="0" w:color="auto"/>
            </w:tcBorders>
            <w:vAlign w:val="center"/>
          </w:tcPr>
          <w:p w14:paraId="6CE88BEE" w14:textId="21FEE2DA" w:rsidR="00E56EA1" w:rsidRPr="00BB7212" w:rsidRDefault="00E56EA1" w:rsidP="00E56EA1">
            <w:pPr>
              <w:pStyle w:val="Sansinterligne"/>
              <w:jc w:val="center"/>
            </w:pP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0A7F8CCE" w:rsidR="00E56EA1" w:rsidRPr="00BB7212" w:rsidRDefault="003B4EC5" w:rsidP="00E56EA1">
            <w:pPr>
              <w:pStyle w:val="Sansinterligne"/>
              <w:jc w:val="center"/>
            </w:pPr>
            <w:r w:rsidRPr="00147F5F">
              <w:rPr>
                <w:color w:val="70AD47" w:themeColor="accent6"/>
              </w:rPr>
              <w:t>↓</w:t>
            </w:r>
            <w:r w:rsidR="00E56EA1" w:rsidRPr="00BB7212">
              <w:t xml:space="preserve">  </w:t>
            </w:r>
            <w:r w:rsidR="00E56EA1">
              <w:t xml:space="preserve"> </w:t>
            </w:r>
            <w:r w:rsidR="00E56EA1"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r w:rsidRPr="00AB0606">
              <w:t>Perfluorinated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r w:rsidRPr="000B09DF">
              <w:rPr>
                <w:lang w:val="en-US"/>
              </w:rPr>
              <w:t>Perfluorooctan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r>
              <w:t>Stain repellents, firefighting foams</w:t>
            </w:r>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Endocrine disruption, liver toxicity</w:t>
            </w:r>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9.1 ng/g ww</w:t>
            </w:r>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4DD104B7" w:rsidR="00E56EA1" w:rsidRDefault="00E56EA1" w:rsidP="00E56EA1">
            <w:pPr>
              <w:pStyle w:val="Sansinterligne"/>
              <w:jc w:val="center"/>
              <w:rPr>
                <w:lang w:val="en-US"/>
              </w:rPr>
            </w:pPr>
            <w:r>
              <w:t xml:space="preserve">→   </w:t>
            </w:r>
            <w:r>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r w:rsidRPr="000B09DF">
              <w:t>Tributyltin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Antifouling paints</w:t>
            </w:r>
          </w:p>
        </w:tc>
        <w:tc>
          <w:tcPr>
            <w:tcW w:w="1559" w:type="dxa"/>
            <w:tcBorders>
              <w:top w:val="single" w:sz="12" w:space="0" w:color="auto"/>
            </w:tcBorders>
            <w:vAlign w:val="center"/>
          </w:tcPr>
          <w:p w14:paraId="2817B4C8" w14:textId="0D4865E4" w:rsidR="00E56EA1" w:rsidRDefault="00E56EA1" w:rsidP="00E56EA1">
            <w:pPr>
              <w:pStyle w:val="Sansinterligne"/>
            </w:pPr>
            <w:r w:rsidRPr="00A23626">
              <w:rPr>
                <w:lang w:val="en-US"/>
              </w:rPr>
              <w:t>Imposex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r w:rsidRPr="0001493B">
              <w:t>→</w:t>
            </w:r>
            <w:r>
              <w:t xml:space="preserve">  </w:t>
            </w:r>
            <w:r>
              <w:rPr>
                <w:rFonts w:ascii="Segoe UI Emoji" w:hAnsi="Segoe UI Emoji" w:cs="Segoe UI Emoji"/>
              </w:rPr>
              <w:t>🔵</w:t>
            </w:r>
          </w:p>
        </w:tc>
        <w:tc>
          <w:tcPr>
            <w:tcW w:w="939" w:type="dxa"/>
            <w:tcBorders>
              <w:top w:val="single" w:sz="12" w:space="0" w:color="auto"/>
            </w:tcBorders>
            <w:vAlign w:val="center"/>
          </w:tcPr>
          <w:p w14:paraId="1ABB13D1" w14:textId="24386DA9" w:rsidR="00E56EA1" w:rsidRDefault="00E56EA1" w:rsidP="00E56EA1">
            <w:pPr>
              <w:pStyle w:val="Sansinterligne"/>
              <w:jc w:val="center"/>
            </w:pPr>
            <w:r w:rsidRPr="00147F5F">
              <w:rPr>
                <w:color w:val="FF0000"/>
              </w:rPr>
              <w:t>↑</w:t>
            </w:r>
            <w:r>
              <w:rPr>
                <w:color w:val="FF0000"/>
              </w:rPr>
              <w:t xml:space="preserve">  </w:t>
            </w:r>
            <w:r w:rsidRPr="004C18A6">
              <w:rPr>
                <w:rFonts w:ascii="Segoe UI Emoji" w:hAnsi="Segoe UI Emoji" w:cs="Segoe UI Emoji"/>
              </w:rPr>
              <w:t>🟢</w:t>
            </w:r>
          </w:p>
        </w:tc>
        <w:tc>
          <w:tcPr>
            <w:tcW w:w="939" w:type="dxa"/>
            <w:tcBorders>
              <w:top w:val="single" w:sz="12" w:space="0" w:color="auto"/>
            </w:tcBorders>
            <w:vAlign w:val="center"/>
          </w:tcPr>
          <w:p w14:paraId="15F40B20" w14:textId="23D3B96C" w:rsidR="00E56EA1" w:rsidRDefault="00E56EA1" w:rsidP="00E56EA1">
            <w:pPr>
              <w:pStyle w:val="Sansinterligne"/>
              <w:jc w:val="center"/>
            </w:pPr>
            <w:r w:rsidRPr="0001493B">
              <w:t>→</w:t>
            </w: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6"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1B6102"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7" w:name="_Hlk204160036"/>
      <w:bookmarkEnd w:id="6"/>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8" w:name="_Hlk204160015"/>
      <w:bookmarkEnd w:id="7"/>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0D3AD85" w:rsidR="00DC0450" w:rsidRPr="005E06B3" w:rsidRDefault="00DC0450" w:rsidP="00DC0450">
      <w:pPr>
        <w:pStyle w:val="Lgende"/>
        <w:keepNext/>
        <w:rPr>
          <w:lang w:val="en-US"/>
        </w:rPr>
      </w:pPr>
      <w:bookmarkStart w:id="9" w:name="_Hlk204160562"/>
      <w:bookmarkEnd w:id="8"/>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bookmarkStart w:id="10" w:name="_Hlk204160125"/>
      <w:bookmarkEnd w:id="9"/>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11"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11"/>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10"/>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r>
        <w:rPr>
          <w:lang w:val="en-US"/>
        </w:rPr>
        <w:lastRenderedPageBreak/>
        <w:t>Physico-chemical parameters</w:t>
      </w:r>
    </w:p>
    <w:p w14:paraId="37A6ECF2" w14:textId="799AEA4C" w:rsidR="00EC2845" w:rsidRDefault="00EC2845" w:rsidP="00EC2845">
      <w:pPr>
        <w:pStyle w:val="Lgende"/>
        <w:keepNext/>
      </w:pPr>
      <w:r>
        <w:t xml:space="preserve">Table </w:t>
      </w:r>
      <w:r w:rsidR="001B6102">
        <w:fldChar w:fldCharType="begin"/>
      </w:r>
      <w:r w:rsidR="001B6102">
        <w:instrText xml:space="preserve"> SEQ Table \* ARABIC </w:instrText>
      </w:r>
      <w:r w:rsidR="001B6102">
        <w:fldChar w:fldCharType="separate"/>
      </w:r>
      <w:r>
        <w:rPr>
          <w:noProof/>
        </w:rPr>
        <w:t>5</w:t>
      </w:r>
      <w:r w:rsidR="001B6102">
        <w:rPr>
          <w:noProof/>
        </w:rPr>
        <w:fldChar w:fldCharType="end"/>
      </w:r>
      <w:r>
        <w:t xml:space="preserve"> </w:t>
      </w:r>
      <w:r w:rsidR="00E62371">
        <w:t>–</w:t>
      </w:r>
      <w:r>
        <w:t xml:space="preserve"> </w:t>
      </w:r>
      <w:r w:rsidR="00E62371">
        <w:t>List of measured parameters</w:t>
      </w:r>
      <w:r>
        <w:br/>
        <w:t>(1) Ratio &gt;&gt; 1 =&gt; OK ;~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r>
              <w:rPr>
                <w:lang w:val="en-US"/>
              </w:rPr>
              <w:t>Physico-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r>
              <w:rPr>
                <w:lang w:val="en-US"/>
              </w:rPr>
              <w:t>/!\ mg/L et ml/L</w:t>
            </w:r>
          </w:p>
        </w:tc>
      </w:tr>
      <w:tr w:rsidR="00F300FA" w:rsidRPr="008210B7"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voir mail Jérèm)</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Photosynthes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biodisponibility </w:t>
            </w:r>
          </w:p>
        </w:tc>
        <w:tc>
          <w:tcPr>
            <w:tcW w:w="1467" w:type="dxa"/>
          </w:tcPr>
          <w:p w14:paraId="03FCC414" w14:textId="77777777" w:rsidR="00F300FA" w:rsidRDefault="00F300FA" w:rsidP="00DC0450">
            <w:pPr>
              <w:pStyle w:val="Sansinterligne"/>
              <w:rPr>
                <w:lang w:val="en-US"/>
              </w:rPr>
            </w:pPr>
          </w:p>
        </w:tc>
      </w:tr>
      <w:tr w:rsidR="00032182" w:rsidRPr="008210B7"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8210B7"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8210B7"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8210B7"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8210B7"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8210B7"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8210B7"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358E5B6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DB1822">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09B3B93F"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DB1822">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g</w:t>
      </w:r>
      <w:r w:rsidR="00920B10" w:rsidRPr="00920B10">
        <w:rPr>
          <w:lang w:val="en-US"/>
        </w:rPr>
        <w:t>ww</w:t>
      </w:r>
      <w:r w:rsidR="001F1554">
        <w:rPr>
          <w:lang w:val="en-US"/>
        </w:rPr>
        <w:t>. This is</w:t>
      </w:r>
      <w:r w:rsidRPr="00920B10">
        <w:rPr>
          <w:lang w:val="en-US"/>
        </w:rPr>
        <w:t xml:space="preserve"> followed by </w:t>
      </w:r>
      <w:r w:rsidR="00920B10" w:rsidRPr="00920B10">
        <w:rPr>
          <w:lang w:val="en-US"/>
        </w:rPr>
        <w:t xml:space="preserve">cadmium (0.230 µg/gww), </w:t>
      </w:r>
      <w:r w:rsidRPr="00920B10">
        <w:rPr>
          <w:lang w:val="en-US"/>
        </w:rPr>
        <w:t>lead (</w:t>
      </w:r>
      <w:r w:rsidR="00920B10" w:rsidRPr="00920B10">
        <w:rPr>
          <w:lang w:val="en-US"/>
        </w:rPr>
        <w:t>0.249</w:t>
      </w:r>
      <w:r w:rsidRPr="00920B10">
        <w:rPr>
          <w:lang w:val="en-US"/>
        </w:rPr>
        <w:t xml:space="preserve"> µg/g</w:t>
      </w:r>
      <w:r w:rsidR="00920B10" w:rsidRPr="00920B10">
        <w:rPr>
          <w:lang w:val="en-US"/>
        </w:rPr>
        <w:t>ww</w:t>
      </w:r>
      <w:r w:rsidRPr="00920B10">
        <w:rPr>
          <w:lang w:val="en-US"/>
        </w:rPr>
        <w:t>)</w:t>
      </w:r>
      <w:r w:rsidR="00920B10" w:rsidRPr="00920B10">
        <w:rPr>
          <w:lang w:val="en-US"/>
        </w:rPr>
        <w:t>, and copper (2.069 µg/gww)</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g</w:t>
      </w:r>
      <w:r w:rsidR="00404BE6" w:rsidRPr="0077299A">
        <w:rPr>
          <w:lang w:val="en-US"/>
        </w:rPr>
        <w:t>w</w:t>
      </w:r>
      <w:r>
        <w:rPr>
          <w:lang w:val="en-US"/>
        </w:rPr>
        <w:t>w.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gww) and th</w:t>
      </w:r>
      <w:r w:rsidR="00920B10" w:rsidRPr="0077299A">
        <w:rPr>
          <w:lang w:val="en-US"/>
        </w:rPr>
        <w:t>ose observed in the Loire (</w:t>
      </w:r>
      <w:r w:rsidR="00404BE6" w:rsidRPr="0077299A">
        <w:rPr>
          <w:lang w:val="en-US"/>
        </w:rPr>
        <w:t>0.2</w:t>
      </w:r>
      <w:r w:rsidR="00920B10" w:rsidRPr="0077299A">
        <w:rPr>
          <w:lang w:val="en-US"/>
        </w:rPr>
        <w:t xml:space="preserve"> µg/g</w:t>
      </w:r>
      <w:r w:rsidR="00404BE6" w:rsidRPr="0077299A">
        <w:rPr>
          <w:lang w:val="en-US"/>
        </w:rPr>
        <w:t>ww</w:t>
      </w:r>
      <w:r w:rsidR="00920B10" w:rsidRPr="0077299A">
        <w:rPr>
          <w:lang w:val="en-US"/>
        </w:rPr>
        <w:t>) and Seine (0.</w:t>
      </w:r>
      <w:r w:rsidR="00404BE6" w:rsidRPr="0077299A">
        <w:rPr>
          <w:lang w:val="en-US"/>
        </w:rPr>
        <w:t>3</w:t>
      </w:r>
      <w:r w:rsidR="00920B10" w:rsidRPr="0077299A">
        <w:rPr>
          <w:lang w:val="en-US"/>
        </w:rPr>
        <w:t xml:space="preserve"> µg/g</w:t>
      </w:r>
      <w:r w:rsidR="00404BE6" w:rsidRPr="0077299A">
        <w:rPr>
          <w:lang w:val="en-US"/>
        </w:rPr>
        <w:t>ww</w:t>
      </w:r>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estuaries,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E8B21B5" w14:textId="77777777" w:rsidR="00D04D8A" w:rsidRDefault="00D04D8A" w:rsidP="00D04D8A">
      <w:pPr>
        <w:pStyle w:val="Titre4"/>
        <w:rPr>
          <w:lang w:val="en-US"/>
        </w:rPr>
      </w:pPr>
      <w:r>
        <w:rPr>
          <w:lang w:val="en-US"/>
        </w:rPr>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04D8A" w14:paraId="403E5B9B" w14:textId="77777777" w:rsidTr="004B7E6C">
        <w:tc>
          <w:tcPr>
            <w:tcW w:w="5228" w:type="dxa"/>
          </w:tcPr>
          <w:p w14:paraId="1A9900B6" w14:textId="77777777" w:rsidR="00D04D8A" w:rsidRDefault="00D04D8A" w:rsidP="004B7E6C">
            <w:pPr>
              <w:keepNext/>
            </w:pPr>
            <w:r>
              <w:rPr>
                <w:noProof/>
                <w:lang w:val="en-US"/>
              </w:rPr>
              <w:drawing>
                <wp:inline distT="0" distB="0" distL="0" distR="0" wp14:anchorId="3ABBE922" wp14:editId="55EB7FD0">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7ABD056E" w14:textId="612864EB"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DB1822">
              <w:rPr>
                <w:noProof/>
                <w:lang w:val="en-US"/>
              </w:rPr>
              <w:t>4</w:t>
            </w:r>
            <w:r>
              <w:fldChar w:fldCharType="end"/>
            </w:r>
            <w:r w:rsidRPr="0067735F">
              <w:rPr>
                <w:lang w:val="en-US"/>
              </w:rPr>
              <w:t xml:space="preserve"> </w:t>
            </w:r>
            <w:r w:rsidRPr="006928FA">
              <w:rPr>
                <w:lang w:val="en-US"/>
              </w:rPr>
              <w:t xml:space="preserve">– Time series of </w:t>
            </w:r>
            <w:r>
              <w:rPr>
                <w:lang w:val="en-US"/>
              </w:rPr>
              <w:t>OC pesticides</w:t>
            </w:r>
            <w:r w:rsidR="00E56EA1">
              <w:rPr>
                <w:lang w:val="en-US"/>
              </w:rPr>
              <w:t xml:space="preserve"> contamination</w:t>
            </w:r>
            <w:r>
              <w:rPr>
                <w:lang w:val="en-US"/>
              </w:rPr>
              <w:t xml:space="preserve">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40863975" w14:textId="77777777" w:rsidR="00D04D8A" w:rsidRDefault="00D04D8A" w:rsidP="004B7E6C">
            <w:pPr>
              <w:keepNext/>
            </w:pPr>
            <w:r>
              <w:rPr>
                <w:noProof/>
                <w:lang w:val="en-US"/>
              </w:rPr>
              <w:drawing>
                <wp:inline distT="0" distB="0" distL="0" distR="0" wp14:anchorId="46932CD2" wp14:editId="172B6176">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785717F0" w14:textId="5F943769"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DB1822">
              <w:rPr>
                <w:noProof/>
                <w:lang w:val="en-US"/>
              </w:rPr>
              <w:t>5</w:t>
            </w:r>
            <w:r>
              <w:fldChar w:fldCharType="end"/>
            </w:r>
            <w:r w:rsidRPr="0067735F">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334D283E" w14:textId="77777777" w:rsidR="00D04D8A" w:rsidRDefault="00D04D8A" w:rsidP="00D04D8A">
      <w:pPr>
        <w:rPr>
          <w:lang w:val="en-US"/>
        </w:rPr>
      </w:pPr>
      <w:r>
        <w:rPr>
          <w:lang w:val="en-US"/>
        </w:rPr>
        <w:t xml:space="preserve">Long-term trends show a significant decrease in concentrations of both OC pesticides across all estuaries. </w:t>
      </w:r>
    </w:p>
    <w:p w14:paraId="320DB1AF" w14:textId="77777777" w:rsidR="00D04D8A" w:rsidRDefault="00D04D8A" w:rsidP="00D04D8A">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52665446" w14:textId="7646B84B" w:rsidR="00D04D8A" w:rsidRPr="007F54AA" w:rsidRDefault="00D04D8A" w:rsidP="00D04D8A">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5C0FC85A" w14:textId="3CB15BBC" w:rsidR="00293FBA" w:rsidRDefault="00293FBA" w:rsidP="00293FBA">
      <w:pPr>
        <w:pStyle w:val="Titre4"/>
        <w:rPr>
          <w:lang w:val="en-US"/>
        </w:rPr>
      </w:pPr>
      <w:r>
        <w:rPr>
          <w:lang w:val="en-US"/>
        </w:rPr>
        <w:lastRenderedPageBreak/>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79318916"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Pr="00DB1822">
              <w:rPr>
                <w:noProof/>
                <w:lang w:val="en-US"/>
              </w:rPr>
              <w:t>6</w:t>
            </w:r>
            <w:r>
              <w:fldChar w:fldCharType="end"/>
            </w:r>
            <w:r w:rsidRPr="00DB1822">
              <w:rPr>
                <w:lang w:val="en-US"/>
              </w:rPr>
              <w:t xml:space="preserve"> </w:t>
            </w:r>
            <w:r w:rsidRPr="006928FA">
              <w:rPr>
                <w:lang w:val="en-US"/>
              </w:rPr>
              <w:t xml:space="preserve">– Time series of </w:t>
            </w:r>
            <w:r>
              <w:rPr>
                <w:lang w:val="en-US"/>
              </w:rPr>
              <w:t>PAH compounds</w:t>
            </w:r>
            <w:r>
              <w:rPr>
                <w:lang w:val="en-US"/>
              </w:rPr>
              <w:t xml:space="preserve"> </w:t>
            </w:r>
            <w:r>
              <w:rPr>
                <w:lang w:val="en-US"/>
              </w:rPr>
              <w:t xml:space="preserve">contamination </w:t>
            </w:r>
            <w:r>
              <w:rPr>
                <w:lang w:val="en-US"/>
              </w:rPr>
              <w:t>in the Gironde, Loire and Seine estuaries from 19</w:t>
            </w:r>
            <w:r>
              <w:rPr>
                <w:lang w:val="en-US"/>
              </w:rPr>
              <w:t>94</w:t>
            </w:r>
            <w:r>
              <w:rPr>
                <w:lang w:val="en-US"/>
              </w:rPr>
              <w:t xml:space="preserve"> to 202</w:t>
            </w:r>
            <w:r>
              <w:rPr>
                <w:lang w:val="en-US"/>
              </w:rPr>
              <w:t>4</w:t>
            </w:r>
            <w:r>
              <w:rPr>
                <w:lang w:val="en-US"/>
              </w:rPr>
              <w:t>.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6F746D8E"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Pr="00DB1822">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w:t>
            </w:r>
            <w:r>
              <w:rPr>
                <w:lang w:val="en-US"/>
              </w:rPr>
              <w:t xml:space="preserve"> (Last period). Arrows indicate long-term trends (Kruskal-Wallis rank sum test).</w:t>
            </w:r>
          </w:p>
        </w:tc>
      </w:tr>
    </w:tbl>
    <w:p w14:paraId="6485FF6E" w14:textId="7CD3FA05" w:rsidR="00293FBA" w:rsidRDefault="00293FBA" w:rsidP="00293FBA">
      <w:pPr>
        <w:rPr>
          <w:lang w:val="en-US"/>
        </w:rPr>
      </w:pPr>
    </w:p>
    <w:p w14:paraId="78FE98DB" w14:textId="77777777" w:rsidR="00293FBA" w:rsidRDefault="00293FBA" w:rsidP="00293FBA">
      <w:pPr>
        <w:rPr>
          <w:lang w:val="en-US"/>
        </w:rPr>
      </w:pPr>
      <w:r>
        <w:rPr>
          <w:lang w:val="en-US"/>
        </w:rPr>
        <w:t xml:space="preserve">Time-series data </w:t>
      </w:r>
      <w:r>
        <w:rPr>
          <w:lang w:val="en-US"/>
        </w:rPr>
        <w:t xml:space="preserve">show that </w:t>
      </w:r>
      <w:r>
        <w:rPr>
          <w:lang w:val="en-US"/>
        </w:rPr>
        <w:t xml:space="preserve">contamination levels </w:t>
      </w:r>
      <w:r>
        <w:rPr>
          <w:lang w:val="en-US"/>
        </w:rPr>
        <w:t>of all PAH compounds remain below</w:t>
      </w:r>
      <w:r>
        <w:rPr>
          <w:lang w:val="en-US"/>
        </w:rPr>
        <w:t xml:space="preserve"> their </w:t>
      </w:r>
      <w:r>
        <w:rPr>
          <w:lang w:val="en-US"/>
        </w:rPr>
        <w:t xml:space="preserve">respective </w:t>
      </w:r>
      <w:r>
        <w:rPr>
          <w:lang w:val="en-US"/>
        </w:rPr>
        <w:t>OSPAR ecotoxicological threshold</w:t>
      </w:r>
      <w:r>
        <w:rPr>
          <w:lang w:val="en-US"/>
        </w:rPr>
        <w:t>s</w:t>
      </w:r>
      <w:r>
        <w:rPr>
          <w:lang w:val="en-US"/>
        </w:rPr>
        <w:t xml:space="preserve"> across all estuaries. </w:t>
      </w:r>
      <w:r>
        <w:rPr>
          <w:lang w:val="en-US"/>
        </w:rPr>
        <w:t>Among them, th</w:t>
      </w:r>
      <w:r>
        <w:rPr>
          <w:lang w:val="en-US"/>
        </w:rPr>
        <w:t xml:space="preserve">e Seine estuary </w:t>
      </w:r>
      <w:r>
        <w:rPr>
          <w:lang w:val="en-US"/>
        </w:rPr>
        <w:t>exhibits</w:t>
      </w:r>
      <w:r>
        <w:rPr>
          <w:lang w:val="en-US"/>
        </w:rPr>
        <w:t xml:space="preserve"> the </w:t>
      </w:r>
      <w:r>
        <w:rPr>
          <w:lang w:val="en-US"/>
        </w:rPr>
        <w:t>highest</w:t>
      </w:r>
      <w:r>
        <w:rPr>
          <w:lang w:val="en-US"/>
        </w:rPr>
        <w:t xml:space="preserve"> </w:t>
      </w:r>
      <w:r>
        <w:rPr>
          <w:lang w:val="en-US"/>
        </w:rPr>
        <w:t>PAH concentrations, while</w:t>
      </w:r>
      <w:r>
        <w:rPr>
          <w:lang w:val="en-US"/>
        </w:rPr>
        <w:t xml:space="preserve"> the Loire and Gironde estuaries show similar </w:t>
      </w:r>
      <w:r w:rsidRPr="00293FBA">
        <w:rPr>
          <w:lang w:val="en-US"/>
        </w:rPr>
        <w:t>and comparatively lower levels</w:t>
      </w:r>
      <w:r>
        <w:rPr>
          <w:lang w:val="en-US"/>
        </w:rPr>
        <w:t xml:space="preserve">. </w:t>
      </w:r>
    </w:p>
    <w:p w14:paraId="03A51DE5" w14:textId="3C0C3DF3" w:rsidR="00293FBA" w:rsidRPr="00293FBA" w:rsidRDefault="00293FBA" w:rsidP="00293FBA">
      <w:pPr>
        <w:rPr>
          <w:lang w:val="en-US"/>
        </w:rPr>
      </w:pPr>
      <w:r>
        <w:rPr>
          <w:lang w:val="en-US"/>
        </w:rPr>
        <w:t>M</w:t>
      </w:r>
      <w:r>
        <w:rPr>
          <w:lang w:val="en-US"/>
        </w:rPr>
        <w:t xml:space="preserve">ost long-term and recent trends </w:t>
      </w:r>
      <w:r>
        <w:rPr>
          <w:lang w:val="en-US"/>
        </w:rPr>
        <w:t>indicate</w:t>
      </w:r>
      <w:r>
        <w:rPr>
          <w:lang w:val="en-US"/>
        </w:rPr>
        <w:t xml:space="preserve"> decreas</w:t>
      </w:r>
      <w:r>
        <w:rPr>
          <w:lang w:val="en-US"/>
        </w:rPr>
        <w:t>ing concentrations across estuaries, whether statistically</w:t>
      </w:r>
      <w:r>
        <w:rPr>
          <w:lang w:val="en-US"/>
        </w:rPr>
        <w:t xml:space="preserve"> significant or not. </w:t>
      </w:r>
      <w:r>
        <w:rPr>
          <w:lang w:val="en-US"/>
        </w:rPr>
        <w:t xml:space="preserve">An exception is observed for </w:t>
      </w:r>
      <w:r w:rsidRPr="00293FBA">
        <w:rPr>
          <w:lang w:val="en-US"/>
        </w:rPr>
        <w:t>benzo</w:t>
      </w:r>
      <w:r>
        <w:rPr>
          <w:lang w:val="en-US"/>
        </w:rPr>
        <w:t>(</w:t>
      </w:r>
      <w:r w:rsidRPr="00293FBA">
        <w:rPr>
          <w:lang w:val="en-US"/>
        </w:rPr>
        <w:t>ghi</w:t>
      </w:r>
      <w:r>
        <w:rPr>
          <w:lang w:val="en-US"/>
        </w:rPr>
        <w:t>)</w:t>
      </w:r>
      <w:r w:rsidRPr="00293FBA">
        <w:rPr>
          <w:lang w:val="en-US"/>
        </w:rPr>
        <w:t>perylene</w:t>
      </w:r>
      <w:r>
        <w:rPr>
          <w:lang w:val="en-US"/>
        </w:rPr>
        <w:t xml:space="preserve"> </w:t>
      </w:r>
      <w:r>
        <w:rPr>
          <w:lang w:val="en-US"/>
        </w:rPr>
        <w:t>in the Gironde estuary</w:t>
      </w:r>
      <w:r>
        <w:rPr>
          <w:lang w:val="en-US"/>
        </w:rPr>
        <w:t>, where a slight</w:t>
      </w:r>
      <w:r>
        <w:rPr>
          <w:lang w:val="en-US"/>
        </w:rPr>
        <w:t xml:space="preserve"> increase</w:t>
      </w:r>
      <w:r>
        <w:rPr>
          <w:lang w:val="en-US"/>
        </w:rPr>
        <w:t xml:space="preserve"> is recorded. The long term increase corresponds to a </w:t>
      </w:r>
      <w:r>
        <w:rPr>
          <w:lang w:val="en-US"/>
        </w:rPr>
        <w:t>+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0.</w:t>
      </w:r>
      <w:r>
        <w:rPr>
          <w:lang w:val="en-US"/>
        </w:rPr>
        <w:t xml:space="preserve">6% of the threshold value </w:t>
      </w:r>
      <w:r>
        <w:rPr>
          <w:lang w:val="en-US"/>
        </w:rPr>
        <w:t xml:space="preserve">per year, p.value = 0.002). </w:t>
      </w:r>
      <w:r w:rsidRPr="00293FBA">
        <w:rPr>
          <w:lang w:val="en-US"/>
        </w:rPr>
        <w:br w:type="page"/>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8210B7"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77C7EDD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DB1822">
              <w:rPr>
                <w:noProof/>
                <w:lang w:val="en-US"/>
              </w:rPr>
              <w:t>8</w:t>
            </w:r>
            <w:r>
              <w:fldChar w:fldCharType="end"/>
            </w:r>
            <w:r w:rsidRPr="00D46CCE">
              <w:rPr>
                <w:lang w:val="en-US"/>
              </w:rPr>
              <w:t xml:space="preserve"> </w:t>
            </w:r>
            <w:r w:rsidRPr="006928FA">
              <w:rPr>
                <w:lang w:val="en-US"/>
              </w:rPr>
              <w:t xml:space="preserve">– Time series of </w:t>
            </w:r>
            <w:r>
              <w:rPr>
                <w:lang w:val="en-US"/>
              </w:rPr>
              <w:t>PCBi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0D34373C"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DB1822">
              <w:rPr>
                <w:noProof/>
                <w:lang w:val="en-US"/>
              </w:rPr>
              <w:t>9</w:t>
            </w:r>
            <w:r>
              <w:fldChar w:fldCharType="end"/>
            </w:r>
            <w:r w:rsidRPr="00D46CCE">
              <w:rPr>
                <w:lang w:val="en-US"/>
              </w:rPr>
              <w:t xml:space="preserve"> </w:t>
            </w:r>
            <w:r w:rsidRPr="006928FA">
              <w:rPr>
                <w:lang w:val="en-US"/>
              </w:rPr>
              <w:t>–</w:t>
            </w:r>
            <w:r>
              <w:rPr>
                <w:lang w:val="en-US"/>
              </w:rPr>
              <w:t xml:space="preserve"> Long term evolution of PCBi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PCBi)</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a generally significant lon-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PCBi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in the case of CB 118 (a dioxine-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8210B7"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06EB7BF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DB1822">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4FE283FB"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DB1822">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0FBC4F15" w:rsidR="001A0EA1" w:rsidRDefault="001A0EA1" w:rsidP="001A0EA1">
      <w:pPr>
        <w:pStyle w:val="Titre4"/>
        <w:rPr>
          <w:lang w:val="en-US"/>
        </w:rPr>
      </w:pPr>
      <w:r>
        <w:rPr>
          <w:lang w:val="en-US"/>
        </w:rPr>
        <w:t>Brominated flame retardant</w:t>
      </w:r>
    </w:p>
    <w:p w14:paraId="46329A57" w14:textId="36F55373" w:rsidR="001A0EA1" w:rsidRDefault="001A0EA1" w:rsidP="001A0EA1">
      <w:pPr>
        <w:rPr>
          <w:lang w:val="en-US"/>
        </w:rPr>
      </w:pPr>
      <w:r>
        <w:rPr>
          <w:noProof/>
          <w:lang w:val="en-US"/>
        </w:rPr>
        <w:drawing>
          <wp:inline distT="0" distB="0" distL="0" distR="0" wp14:anchorId="55D9DF13" wp14:editId="669A79B5">
            <wp:extent cx="3276799" cy="3276799"/>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55FE1888">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758BF9B3" w14:textId="799EE145" w:rsidR="00963A95" w:rsidRDefault="00963A95" w:rsidP="00963A95">
      <w:pPr>
        <w:rPr>
          <w:lang w:val="en-US"/>
        </w:rPr>
      </w:pPr>
      <w:r w:rsidRPr="00963A95">
        <w:rPr>
          <w:lang w:val="en-US"/>
        </w:rPr>
        <w:t xml:space="preserve">All HBCDD isomers are </w:t>
      </w:r>
      <w:r w:rsidR="001B6102">
        <w:rPr>
          <w:lang w:val="en-US"/>
        </w:rPr>
        <w:t>present at low concentrations across the estuaries, remaining well below the</w:t>
      </w:r>
      <w:r>
        <w:rPr>
          <w:lang w:val="en-US"/>
        </w:rPr>
        <w:t xml:space="preserve"> European Commission </w:t>
      </w:r>
      <w:r w:rsidR="001B6102">
        <w:rPr>
          <w:lang w:val="en-US"/>
        </w:rPr>
        <w:t>E</w:t>
      </w:r>
      <w:r>
        <w:rPr>
          <w:lang w:val="en-US"/>
        </w:rPr>
        <w:t xml:space="preserve">nvironmental </w:t>
      </w:r>
      <w:r w:rsidR="001B6102">
        <w:rPr>
          <w:lang w:val="en-US"/>
        </w:rPr>
        <w:t>Q</w:t>
      </w:r>
      <w:r>
        <w:rPr>
          <w:lang w:val="en-US"/>
        </w:rPr>
        <w:t xml:space="preserve">uality </w:t>
      </w:r>
      <w:r w:rsidR="001B6102">
        <w:rPr>
          <w:lang w:val="en-US"/>
        </w:rPr>
        <w:t>S</w:t>
      </w:r>
      <w:r>
        <w:rPr>
          <w:lang w:val="en-US"/>
        </w:rPr>
        <w:t>tandard (</w:t>
      </w:r>
      <w:r>
        <w:rPr>
          <w:lang w:val="en-US"/>
        </w:rPr>
        <w:t>EQS</w:t>
      </w:r>
      <w:r>
        <w:rPr>
          <w:lang w:val="en-US"/>
        </w:rPr>
        <w:t>)</w:t>
      </w:r>
      <w:r w:rsidR="001B6102">
        <w:rPr>
          <w:lang w:val="en-US"/>
        </w:rPr>
        <w:t xml:space="preserve">, with deviations of less than </w:t>
      </w:r>
      <w:r>
        <w:rPr>
          <w:lang w:val="en-US"/>
        </w:rPr>
        <w:t>0.1%</w:t>
      </w:r>
      <w:r w:rsidR="001B6102">
        <w:rPr>
          <w:lang w:val="en-US"/>
        </w:rPr>
        <w:t xml:space="preserve">. Trends are generally </w:t>
      </w:r>
      <w:r>
        <w:rPr>
          <w:lang w:val="en-US"/>
        </w:rPr>
        <w:t xml:space="preserve">stable or decreasing </w:t>
      </w:r>
      <w:r w:rsidR="001B6102">
        <w:rPr>
          <w:lang w:val="en-US"/>
        </w:rPr>
        <w:t>in</w:t>
      </w:r>
      <w:r>
        <w:rPr>
          <w:lang w:val="en-US"/>
        </w:rPr>
        <w:t xml:space="preserve"> all estuaries. </w:t>
      </w:r>
      <w:r>
        <w:rPr>
          <w:lang w:val="en-US"/>
        </w:rPr>
        <w:t xml:space="preserve">An exception is observed for </w:t>
      </w:r>
      <w:r w:rsidR="001B6102">
        <w:t>β</w:t>
      </w:r>
      <w:r>
        <w:rPr>
          <w:lang w:val="en-US"/>
        </w:rPr>
        <w:t>-HBCDD</w:t>
      </w:r>
      <w:r>
        <w:rPr>
          <w:lang w:val="en-US"/>
        </w:rPr>
        <w:t xml:space="preserve"> in the </w:t>
      </w:r>
      <w:r>
        <w:rPr>
          <w:lang w:val="en-US"/>
        </w:rPr>
        <w:t>Loire</w:t>
      </w:r>
      <w:r>
        <w:rPr>
          <w:lang w:val="en-US"/>
        </w:rPr>
        <w:t xml:space="preserve"> estuary, where a slight</w:t>
      </w:r>
      <w:r w:rsidR="001B6102">
        <w:rPr>
          <w:lang w:val="en-US"/>
        </w:rPr>
        <w:t xml:space="preserve"> but statistically significant </w:t>
      </w:r>
      <w:r>
        <w:rPr>
          <w:lang w:val="en-US"/>
        </w:rPr>
        <w:t xml:space="preserve">increase is </w:t>
      </w:r>
      <w:r w:rsidR="001B6102">
        <w:rPr>
          <w:lang w:val="en-US"/>
        </w:rPr>
        <w:t xml:space="preserve">detected </w:t>
      </w:r>
      <w:r>
        <w:rPr>
          <w:lang w:val="en-US"/>
        </w:rPr>
        <w:t xml:space="preserve">(Spearman’s </w:t>
      </w:r>
      <w:r>
        <w:t>ρ</w:t>
      </w:r>
      <w:r>
        <w:rPr>
          <w:lang w:val="en-US"/>
        </w:rPr>
        <w:t xml:space="preserve"> = +</w:t>
      </w:r>
      <w:r>
        <w:rPr>
          <w:lang w:val="en-US"/>
        </w:rPr>
        <w:t>0.005</w:t>
      </w:r>
      <w:r>
        <w:rPr>
          <w:lang w:val="en-US"/>
        </w:rPr>
        <w:t xml:space="preserve">% of the </w:t>
      </w:r>
      <w:r w:rsidR="00060B65">
        <w:rPr>
          <w:lang w:val="en-US"/>
        </w:rPr>
        <w:t>EQS</w:t>
      </w:r>
      <w:r>
        <w:rPr>
          <w:lang w:val="en-US"/>
        </w:rPr>
        <w:t xml:space="preserve"> value per year, p.value = 0.00</w:t>
      </w:r>
      <w:r>
        <w:rPr>
          <w:lang w:val="en-US"/>
        </w:rPr>
        <w:t>6</w:t>
      </w:r>
      <w:r>
        <w:rPr>
          <w:lang w:val="en-US"/>
        </w:rPr>
        <w:t>).</w:t>
      </w:r>
    </w:p>
    <w:p w14:paraId="1337FD91" w14:textId="6AC061AC" w:rsidR="00E9626D" w:rsidRPr="00060B65" w:rsidRDefault="00963A95" w:rsidP="00060B65">
      <w:pPr>
        <w:rPr>
          <w:lang w:val="en-US"/>
        </w:rPr>
      </w:pPr>
      <w:r>
        <w:rPr>
          <w:lang w:val="en-US"/>
        </w:rPr>
        <w:t xml:space="preserve">In contrast, </w:t>
      </w:r>
      <w:r w:rsidR="001B6102">
        <w:rPr>
          <w:lang w:val="en-US"/>
        </w:rPr>
        <w:t xml:space="preserve">summed </w:t>
      </w:r>
      <w:r>
        <w:rPr>
          <w:lang w:val="en-US"/>
        </w:rPr>
        <w:t xml:space="preserve">PBDE concentrations </w:t>
      </w:r>
      <w:r w:rsidR="001B6102">
        <w:rPr>
          <w:lang w:val="en-US"/>
        </w:rPr>
        <w:t>exceed</w:t>
      </w:r>
      <w:r>
        <w:rPr>
          <w:lang w:val="en-US"/>
        </w:rPr>
        <w:t xml:space="preserve"> the European EQS </w:t>
      </w:r>
      <w:r w:rsidR="001B6102">
        <w:rPr>
          <w:lang w:val="en-US"/>
        </w:rPr>
        <w:t xml:space="preserve">by a large margin, with deviations of 906% in the </w:t>
      </w:r>
      <w:r>
        <w:rPr>
          <w:lang w:val="en-US"/>
        </w:rPr>
        <w:t>Gironde</w:t>
      </w:r>
      <w:r w:rsidR="00060B65">
        <w:rPr>
          <w:lang w:val="en-US"/>
        </w:rPr>
        <w:t>:</w:t>
      </w:r>
      <w:r>
        <w:rPr>
          <w:lang w:val="en-US"/>
        </w:rPr>
        <w:t xml:space="preserve"> </w:t>
      </w:r>
      <w:r w:rsidR="00060B65">
        <w:rPr>
          <w:lang w:val="en-US"/>
        </w:rPr>
        <w:t>906%</w:t>
      </w:r>
      <w:r w:rsidR="001B6102">
        <w:rPr>
          <w:lang w:val="en-US"/>
        </w:rPr>
        <w:t xml:space="preserve"> estuary, 1058% in the</w:t>
      </w:r>
      <w:r w:rsidR="00060B65">
        <w:rPr>
          <w:lang w:val="en-US"/>
        </w:rPr>
        <w:t xml:space="preserve"> Loire</w:t>
      </w:r>
      <w:r w:rsidR="001B6102">
        <w:rPr>
          <w:lang w:val="en-US"/>
        </w:rPr>
        <w:t>, and</w:t>
      </w:r>
      <w:r w:rsidR="00060B65">
        <w:rPr>
          <w:lang w:val="en-US"/>
        </w:rPr>
        <w:t xml:space="preserve"> 3904% </w:t>
      </w:r>
      <w:r w:rsidR="001B6102">
        <w:rPr>
          <w:lang w:val="en-US"/>
        </w:rPr>
        <w:t>in the Seine</w:t>
      </w:r>
      <w:r w:rsidR="00060B65">
        <w:rPr>
          <w:lang w:val="en-US"/>
        </w:rPr>
        <w:t>.</w:t>
      </w:r>
      <w:r w:rsidR="00060B65" w:rsidRPr="00060B65">
        <w:rPr>
          <w:lang w:val="en-US"/>
        </w:rPr>
        <w:t xml:space="preserve"> </w:t>
      </w:r>
      <w:r w:rsidR="001B6102">
        <w:rPr>
          <w:lang w:val="en-US"/>
        </w:rPr>
        <w:t>However</w:t>
      </w:r>
      <w:r w:rsidR="00060B65">
        <w:rPr>
          <w:lang w:val="en-US"/>
        </w:rPr>
        <w:t xml:space="preserve">, </w:t>
      </w:r>
      <w:r w:rsidR="001B6102">
        <w:rPr>
          <w:lang w:val="en-US"/>
        </w:rPr>
        <w:t xml:space="preserve">the magnitude of decline remains limited relative to </w:t>
      </w:r>
      <w:r w:rsidR="00060B65">
        <w:rPr>
          <w:lang w:val="en-US"/>
        </w:rPr>
        <w:t xml:space="preserve">the </w:t>
      </w:r>
      <w:r w:rsidR="001B6102">
        <w:rPr>
          <w:lang w:val="en-US"/>
        </w:rPr>
        <w:t xml:space="preserve">extent of </w:t>
      </w:r>
      <w:r w:rsidR="00060B65">
        <w:rPr>
          <w:lang w:val="en-US"/>
        </w:rPr>
        <w:t>EQS</w:t>
      </w:r>
      <w:r w:rsidR="001B6102">
        <w:rPr>
          <w:lang w:val="en-US"/>
        </w:rPr>
        <w:t xml:space="preserve"> exceedans</w:t>
      </w:r>
      <w:r w:rsidR="00060B65">
        <w:rPr>
          <w:lang w:val="en-US"/>
        </w:rPr>
        <w:t xml:space="preserve"> (</w:t>
      </w:r>
      <w:r w:rsidR="00060B65">
        <w:rPr>
          <w:lang w:val="en-US"/>
        </w:rPr>
        <w:t xml:space="preserve">Spearman’s </w:t>
      </w:r>
      <w:r w:rsidR="00060B65">
        <w:t>ρ</w:t>
      </w:r>
      <w:r w:rsidR="00060B65">
        <w:rPr>
          <w:lang w:val="en-US"/>
        </w:rPr>
        <w:t xml:space="preserve"> </w:t>
      </w:r>
      <w:r w:rsidR="001B6102">
        <w:rPr>
          <w:lang w:val="en-US"/>
        </w:rPr>
        <w:t>ranging from</w:t>
      </w:r>
      <w:r w:rsidR="00060B65">
        <w:rPr>
          <w:lang w:val="en-US"/>
        </w:rPr>
        <w:t xml:space="preserve"> </w:t>
      </w:r>
      <w:r w:rsidR="001B6102">
        <w:rPr>
          <w:lang w:val="en-US"/>
        </w:rPr>
        <w:t>-</w:t>
      </w:r>
      <w:r w:rsidR="00060B65">
        <w:rPr>
          <w:lang w:val="en-US"/>
        </w:rPr>
        <w:t>75 to -92%</w:t>
      </w:r>
      <w:r w:rsidR="00060B65">
        <w:rPr>
          <w:lang w:val="en-US"/>
        </w:rPr>
        <w:t xml:space="preserve"> </w:t>
      </w:r>
      <w:r w:rsidR="00060B65">
        <w:rPr>
          <w:lang w:val="en-US"/>
        </w:rPr>
        <w:t xml:space="preserve">of the </w:t>
      </w:r>
      <w:r w:rsidR="00060B65">
        <w:rPr>
          <w:lang w:val="en-US"/>
        </w:rPr>
        <w:t>EQS</w:t>
      </w:r>
      <w:r w:rsidR="00060B65">
        <w:rPr>
          <w:lang w:val="en-US"/>
        </w:rPr>
        <w:t xml:space="preserve"> value per year</w:t>
      </w:r>
      <w:r w:rsidR="00060B65">
        <w:rPr>
          <w:lang w:val="en-US"/>
        </w:rPr>
        <w:t>).</w:t>
      </w:r>
    </w:p>
    <w:p w14:paraId="00887724" w14:textId="77777777" w:rsidR="00E56EA1" w:rsidRDefault="00E56EA1" w:rsidP="00E56EA1">
      <w:pPr>
        <w:pStyle w:val="Titre4"/>
        <w:rPr>
          <w:lang w:val="en-US"/>
        </w:rPr>
      </w:pPr>
      <w:r>
        <w:rPr>
          <w:lang w:val="en-US"/>
        </w:rPr>
        <w:lastRenderedPageBreak/>
        <w:t>Perfluorinated compound: PFOS</w:t>
      </w:r>
    </w:p>
    <w:p w14:paraId="0E4F5D4C" w14:textId="77777777" w:rsidR="00E56EA1" w:rsidRDefault="00E56EA1" w:rsidP="00E56EA1">
      <w:pPr>
        <w:rPr>
          <w:lang w:val="en-US"/>
        </w:rPr>
      </w:pPr>
      <w:r>
        <w:rPr>
          <w:noProof/>
          <w:lang w:val="en-US"/>
        </w:rPr>
        <w:drawing>
          <wp:inline distT="0" distB="0" distL="0" distR="0" wp14:anchorId="34DB387E" wp14:editId="59131363">
            <wp:extent cx="2894454" cy="2894454"/>
            <wp:effectExtent l="0" t="0" r="1270" b="127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00768" cy="2900768"/>
                    </a:xfrm>
                    <a:prstGeom prst="rect">
                      <a:avLst/>
                    </a:prstGeom>
                  </pic:spPr>
                </pic:pic>
              </a:graphicData>
            </a:graphic>
          </wp:inline>
        </w:drawing>
      </w:r>
      <w:r>
        <w:rPr>
          <w:noProof/>
          <w:lang w:val="en-US"/>
        </w:rPr>
        <w:drawing>
          <wp:inline distT="0" distB="0" distL="0" distR="0" wp14:anchorId="4BDBA018" wp14:editId="43999E79">
            <wp:extent cx="2853203" cy="2853203"/>
            <wp:effectExtent l="0" t="0" r="444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3807" cy="2863807"/>
                    </a:xfrm>
                    <a:prstGeom prst="rect">
                      <a:avLst/>
                    </a:prstGeom>
                  </pic:spPr>
                </pic:pic>
              </a:graphicData>
            </a:graphic>
          </wp:inline>
        </w:drawing>
      </w:r>
    </w:p>
    <w:p w14:paraId="15BAEF73" w14:textId="77777777" w:rsidR="00E56EA1" w:rsidRDefault="00E56EA1" w:rsidP="00E56EA1">
      <w:pPr>
        <w:pStyle w:val="Paragraphedeliste"/>
        <w:numPr>
          <w:ilvl w:val="0"/>
          <w:numId w:val="5"/>
        </w:numPr>
      </w:pPr>
      <w:r w:rsidRPr="007D6C9A">
        <w:t xml:space="preserve">Emergent, étude de la période récente </w:t>
      </w:r>
      <w:r>
        <w:t>seulement</w:t>
      </w:r>
      <w:r w:rsidRPr="00B666F8">
        <w:t xml:space="preserve"> </w:t>
      </w:r>
      <w:r>
        <w:t>(depuis 2010)</w:t>
      </w:r>
    </w:p>
    <w:p w14:paraId="3F80CEA7" w14:textId="77777777" w:rsidR="00E56EA1" w:rsidRPr="007D6C9A" w:rsidRDefault="00E56EA1" w:rsidP="00E56EA1">
      <w:pPr>
        <w:pStyle w:val="Paragraphedeliste"/>
        <w:numPr>
          <w:ilvl w:val="0"/>
          <w:numId w:val="5"/>
        </w:numPr>
        <w:rPr>
          <w:i/>
          <w:iCs/>
        </w:rPr>
      </w:pPr>
      <w:r>
        <w:t>En dessous de la norme pour tous les estuaires (0.1 à 0.2 fois la norme)</w:t>
      </w:r>
    </w:p>
    <w:p w14:paraId="4B84C3E2" w14:textId="77777777" w:rsidR="00E56EA1" w:rsidRPr="00B666F8" w:rsidRDefault="00E56EA1" w:rsidP="00E56EA1">
      <w:pPr>
        <w:pStyle w:val="Paragraphedeliste"/>
        <w:numPr>
          <w:ilvl w:val="0"/>
          <w:numId w:val="5"/>
        </w:numPr>
      </w:pPr>
      <w:r>
        <w:t>Pas de tendance d’évolution récente</w:t>
      </w:r>
      <w:r w:rsidRPr="00B666F8">
        <w:br w:type="page"/>
      </w:r>
    </w:p>
    <w:p w14:paraId="3F5B83C7" w14:textId="77777777" w:rsidR="00E56EA1" w:rsidRPr="00B666F8" w:rsidRDefault="00E56EA1" w:rsidP="00E56EA1"/>
    <w:p w14:paraId="34081218" w14:textId="77777777" w:rsidR="00467BCC" w:rsidRDefault="00467BCC" w:rsidP="00467BCC">
      <w:pPr>
        <w:pStyle w:val="Titre4"/>
        <w:rPr>
          <w:lang w:val="en-US"/>
        </w:rPr>
      </w:pPr>
      <w:r>
        <w:rPr>
          <w:lang w:val="en-US"/>
        </w:rPr>
        <w:t>Tributyltin cation</w:t>
      </w:r>
    </w:p>
    <w:p w14:paraId="34AAE1BC" w14:textId="77777777" w:rsidR="00467BCC" w:rsidRDefault="00467BCC" w:rsidP="00467BCC">
      <w:pPr>
        <w:rPr>
          <w:lang w:val="en-US"/>
        </w:rPr>
      </w:pPr>
      <w:r>
        <w:rPr>
          <w:noProof/>
          <w:lang w:val="en-US"/>
        </w:rPr>
        <w:drawing>
          <wp:inline distT="0" distB="0" distL="0" distR="0" wp14:anchorId="6A56F8A0" wp14:editId="258CFEB3">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2D13D413" wp14:editId="6CBB9579">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1AA2B9EC" w14:textId="77777777" w:rsidR="00467BCC" w:rsidRPr="007D6C9A" w:rsidRDefault="00467BCC" w:rsidP="00467BCC">
      <w:pPr>
        <w:pStyle w:val="Paragraphedeliste"/>
        <w:numPr>
          <w:ilvl w:val="0"/>
          <w:numId w:val="5"/>
        </w:numPr>
        <w:rPr>
          <w:i/>
          <w:iCs/>
        </w:rPr>
      </w:pPr>
      <w:r w:rsidRPr="007D6C9A">
        <w:t xml:space="preserve">Emergent, étude de la période récente </w:t>
      </w:r>
      <w:r>
        <w:t>seulement</w:t>
      </w:r>
    </w:p>
    <w:p w14:paraId="6FC3574B" w14:textId="77777777" w:rsidR="00467BCC" w:rsidRPr="007D6C9A" w:rsidRDefault="00467BCC" w:rsidP="00467BCC">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33F8B9CE" w14:textId="77777777" w:rsidR="00467BCC" w:rsidRPr="007D6C9A" w:rsidRDefault="00467BCC" w:rsidP="00467BCC">
      <w:pPr>
        <w:pStyle w:val="Paragraphedeliste"/>
        <w:numPr>
          <w:ilvl w:val="0"/>
          <w:numId w:val="5"/>
        </w:numPr>
        <w:rPr>
          <w:i/>
          <w:iCs/>
        </w:rPr>
      </w:pPr>
      <w:r>
        <w:t>Des dépassements ponctuels en Seine avec des valeurs autour de 0.5 à 1.25 fois la norme</w:t>
      </w:r>
    </w:p>
    <w:p w14:paraId="67FCDA7E" w14:textId="4E386128" w:rsidR="00467BCC" w:rsidRPr="007D6C9A" w:rsidRDefault="00467BCC" w:rsidP="00467BCC">
      <w:pPr>
        <w:pStyle w:val="Paragraphedeliste"/>
        <w:numPr>
          <w:ilvl w:val="0"/>
          <w:numId w:val="5"/>
        </w:numPr>
        <w:rPr>
          <w:i/>
          <w:iCs/>
        </w:rPr>
      </w:pPr>
      <w:r>
        <w:t>Des niveaux faibles (0-0.5 fois la norme) et pas de tendance d’évolution en Gironde</w:t>
      </w:r>
    </w:p>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7"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9"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lastRenderedPageBreak/>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0"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8210B7"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r>
        <w:rPr>
          <w:lang w:val="en-US"/>
        </w:rPr>
        <w:lastRenderedPageBreak/>
        <w:t>Physico-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Primary production: pheopigment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Nitrification cycle: Ammonium / nitrate+ni</w:t>
      </w:r>
      <w:r>
        <w:t>trite</w:t>
      </w:r>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Reconstruction de la somme nitrate+nitrit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5A3F7DAA" w14:textId="77777777" w:rsidR="007D47F5" w:rsidRPr="00F300FA" w:rsidRDefault="007D47F5" w:rsidP="007D47F5">
      <w:pPr>
        <w:pStyle w:val="Titre4"/>
      </w:pPr>
      <w:r w:rsidRPr="00F300FA">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2"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t>edium size sand</w:t>
            </w:r>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8210B7"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8210B7"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2"/>
    <w:p w14:paraId="06DA8CE9" w14:textId="4596FC88" w:rsidR="00465724" w:rsidRDefault="00465724" w:rsidP="00465724">
      <w:pPr>
        <w:pStyle w:val="Titre2"/>
        <w:rPr>
          <w:lang w:val="en-US"/>
        </w:rPr>
      </w:pPr>
      <w:r>
        <w:rPr>
          <w:lang w:val="en-US"/>
        </w:rPr>
        <w:lastRenderedPageBreak/>
        <w:t>References</w:t>
      </w:r>
    </w:p>
    <w:p w14:paraId="660E245A" w14:textId="77777777" w:rsidR="002A15DD" w:rsidRPr="002A15DD" w:rsidRDefault="00C54F3C" w:rsidP="002A15DD">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2A15DD" w:rsidRPr="002A15DD">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2A15DD" w:rsidRPr="002A15DD">
        <w:rPr>
          <w:rFonts w:ascii="Calibri Light" w:hAnsi="Calibri Light" w:cs="Calibri Light"/>
          <w:lang w:val="en-US"/>
        </w:rPr>
        <w:t>Available at: https://archimer.ifremer.fr/doc/00887/99923/118418.pdf (Accessed: 9 July 2025).</w:t>
      </w:r>
    </w:p>
    <w:p w14:paraId="4795888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4EA2A7B6"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5108CBB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597BA962"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2A15DD">
        <w:rPr>
          <w:rFonts w:ascii="Calibri Light" w:hAnsi="Calibri Light" w:cs="Calibri Light"/>
          <w:lang w:val="en-US"/>
        </w:rPr>
        <w:t>Available at: https://professionnels.ofb.fr/fr/doc/selection-dun-indicateur-dce-faune-benthique-invertebree-adapte-aux-estuaires (Accessed: 8 July 2025).</w:t>
      </w:r>
    </w:p>
    <w:p w14:paraId="781DEB2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Fouet, M., Blanchet, H. and Lepage, M. (2020) Intercalibration of biological elements for French transitional water bodies: benthic invertebrates. Water framework directive.</w:t>
      </w:r>
    </w:p>
    <w:p w14:paraId="2ED2BC6A"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lang w:val="en-US"/>
        </w:rPr>
        <w:t xml:space="preserve">Hawker, D.W. and Connell, D.W. (1988) ‘Octanol-water partition coefficients of polychlorinated biphenyl congeners’, Environmental Science &amp; Technology, 22(4), pp. 382–387. </w:t>
      </w:r>
      <w:r w:rsidRPr="002A15DD">
        <w:rPr>
          <w:rFonts w:ascii="Calibri Light" w:hAnsi="Calibri Light" w:cs="Calibri Light"/>
        </w:rPr>
        <w:t>Available at: https://doi.org/10.1021/es00169a004.</w:t>
      </w:r>
    </w:p>
    <w:p w14:paraId="6592FD8E"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fremer (2021) 20 ans de suivi de la contamination chimique des eaux côtières méditerranéennes : Résultats et perspectives. </w:t>
      </w:r>
      <w:r w:rsidRPr="002A15DD">
        <w:rPr>
          <w:rFonts w:ascii="Calibri Light" w:hAnsi="Calibri Light" w:cs="Calibri Light"/>
          <w:lang w:val="en-US"/>
        </w:rPr>
        <w:t>Available at: https://archimer.ifremer.fr/doc/00673/78554/80744.pdf (Accessed: 2 July 2025).</w:t>
      </w:r>
    </w:p>
    <w:p w14:paraId="531622A0"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133B3F8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2A15DD">
        <w:rPr>
          <w:rFonts w:ascii="Calibri Light" w:hAnsi="Calibri Light" w:cs="Calibri Light"/>
          <w:lang w:val="en-US"/>
        </w:rPr>
        <w:t>Available at: https://www.ineris.fr/sites/ineris.fr/files/contribution/Documents/Suivi%20des%20travaux%20OSPAR%20%7B6%7Dsubstances%20dangereuses%7B6%7D%20v1.pdf.</w:t>
      </w:r>
    </w:p>
    <w:p w14:paraId="62FFD02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2A15DD">
        <w:rPr>
          <w:rFonts w:ascii="Calibri Light" w:hAnsi="Calibri Light" w:cs="Calibri Light"/>
          <w:lang w:val="en-US"/>
        </w:rPr>
        <w:t>Available at: https://www.legifrance.gouv.fr/jorf/id/JORFTEXT000048347187 (Accessed: 2 July 2025).</w:t>
      </w:r>
    </w:p>
    <w:p w14:paraId="0AE0C93A"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2A15DD">
        <w:rPr>
          <w:rFonts w:ascii="Calibri Light" w:hAnsi="Calibri Light" w:cs="Calibri Light"/>
          <w:lang w:val="en-US"/>
        </w:rPr>
        <w:t>Available at: https://www.legifrance.gouv.fr/jorf/id/JORFSCTA000048347211?utm_source=chatgpt.com (Accessed: 17 May 2025).</w:t>
      </w:r>
    </w:p>
    <w:p w14:paraId="6C9468DF"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van Loon, W.M.G.M. et al. (2015) ‘Application of the Benthic Ecosystem Quality Index 2 to benthos in Dutch transitional and coastal waters’, Journal of Sea Research, 103, pp. 1–13. Available at: https://doi.org/10.1016/j.seares.2015.05.002.</w:t>
      </w:r>
    </w:p>
    <w:p w14:paraId="148812B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lastRenderedPageBreak/>
        <w:t>OSPAR (2023a) Status and trend for heavy metals (Mercury, Cadmium and Lead) in fish, shellfish and sediment. Available at: https://oap.ospar.org/en/ospar-assessments/quality-status-reports/qsr-2023/indicator-assessments/heavy-metals-biota-sediment/ (Accessed: 3 July 2025).</w:t>
      </w:r>
    </w:p>
    <w:p w14:paraId="43420EDB"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5840B96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4614A59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6588387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lorence Mounier" w:date="2025-07-23T15:23:00Z" w:initials="FM">
    <w:p w14:paraId="2D051686" w14:textId="6A51FED0" w:rsidR="00D37BDC" w:rsidRPr="00D37BDC" w:rsidRDefault="00D37BDC" w:rsidP="00D37BDC">
      <w:pPr>
        <w:pStyle w:val="Titre1"/>
        <w:shd w:val="clear" w:color="auto" w:fill="FFFFFF"/>
        <w:spacing w:before="0" w:after="600" w:line="675" w:lineRule="atLeast"/>
        <w:rPr>
          <w:rFonts w:ascii="DMSans-Regular" w:hAnsi="DMSans-Regular" w:cs="Times New Roman"/>
          <w:color w:val="153561"/>
          <w:sz w:val="53"/>
          <w:szCs w:val="53"/>
        </w:rPr>
      </w:pPr>
      <w:r>
        <w:rPr>
          <w:rStyle w:val="Marquedecommentaire"/>
        </w:rPr>
        <w:annotationRef/>
      </w:r>
      <w:r>
        <w:t>Demande document 23/07/2025</w:t>
      </w:r>
      <w:r>
        <w:br/>
        <w:t xml:space="preserve">Ifremer (2025) Emergent’Sea. </w:t>
      </w:r>
      <w:r>
        <w:rPr>
          <w:rFonts w:ascii="DMSans-Regular" w:hAnsi="DMSans-Regular"/>
          <w:color w:val="153561"/>
          <w:sz w:val="53"/>
          <w:szCs w:val="53"/>
        </w:rPr>
        <w:t>Recherche des substances d’intérêt émergent en milieu marin</w:t>
      </w:r>
      <w:r>
        <w:t xml:space="preserve"> </w:t>
      </w:r>
      <w:r w:rsidRPr="00D37BDC">
        <w:t>https://archimer.ifremer.fr/doc/00956/1067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051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B7D06" w16cex:dateUtc="2025-07-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51686" w16cid:durableId="2C2B7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MSans-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4529B"/>
    <w:rsid w:val="00060B65"/>
    <w:rsid w:val="00063BA5"/>
    <w:rsid w:val="00085D1F"/>
    <w:rsid w:val="00094719"/>
    <w:rsid w:val="00095336"/>
    <w:rsid w:val="000A059E"/>
    <w:rsid w:val="000B09DF"/>
    <w:rsid w:val="000B2A77"/>
    <w:rsid w:val="000C188A"/>
    <w:rsid w:val="000D2D7D"/>
    <w:rsid w:val="000D4616"/>
    <w:rsid w:val="000E0CEC"/>
    <w:rsid w:val="000E2A62"/>
    <w:rsid w:val="000F0D31"/>
    <w:rsid w:val="000F1D3E"/>
    <w:rsid w:val="000F3CC9"/>
    <w:rsid w:val="000F6FCC"/>
    <w:rsid w:val="00102B72"/>
    <w:rsid w:val="00110E2A"/>
    <w:rsid w:val="00112C5C"/>
    <w:rsid w:val="001478DF"/>
    <w:rsid w:val="00147F5F"/>
    <w:rsid w:val="00151637"/>
    <w:rsid w:val="001569FB"/>
    <w:rsid w:val="001A0EA1"/>
    <w:rsid w:val="001A2571"/>
    <w:rsid w:val="001B6102"/>
    <w:rsid w:val="001C6ED4"/>
    <w:rsid w:val="001E093B"/>
    <w:rsid w:val="001F1554"/>
    <w:rsid w:val="002143F0"/>
    <w:rsid w:val="00240D12"/>
    <w:rsid w:val="00244287"/>
    <w:rsid w:val="0024672A"/>
    <w:rsid w:val="002477CA"/>
    <w:rsid w:val="0026427C"/>
    <w:rsid w:val="00271541"/>
    <w:rsid w:val="002827C3"/>
    <w:rsid w:val="0028291D"/>
    <w:rsid w:val="00293FBA"/>
    <w:rsid w:val="002945E4"/>
    <w:rsid w:val="002A0782"/>
    <w:rsid w:val="002A15DD"/>
    <w:rsid w:val="002A6409"/>
    <w:rsid w:val="002A737B"/>
    <w:rsid w:val="002B03BF"/>
    <w:rsid w:val="002C09A8"/>
    <w:rsid w:val="002F1945"/>
    <w:rsid w:val="002F2BAC"/>
    <w:rsid w:val="003014C0"/>
    <w:rsid w:val="003050B3"/>
    <w:rsid w:val="00310BA7"/>
    <w:rsid w:val="00326D17"/>
    <w:rsid w:val="00334CEA"/>
    <w:rsid w:val="00343061"/>
    <w:rsid w:val="003509D8"/>
    <w:rsid w:val="003802E0"/>
    <w:rsid w:val="00383BC4"/>
    <w:rsid w:val="003B4EC5"/>
    <w:rsid w:val="003B5960"/>
    <w:rsid w:val="003C39E2"/>
    <w:rsid w:val="003F66AA"/>
    <w:rsid w:val="00401E1C"/>
    <w:rsid w:val="00404BE6"/>
    <w:rsid w:val="00405362"/>
    <w:rsid w:val="00410A8D"/>
    <w:rsid w:val="0041522F"/>
    <w:rsid w:val="0041738F"/>
    <w:rsid w:val="00421BE3"/>
    <w:rsid w:val="00424B20"/>
    <w:rsid w:val="00433849"/>
    <w:rsid w:val="0046158F"/>
    <w:rsid w:val="00462C82"/>
    <w:rsid w:val="00463D99"/>
    <w:rsid w:val="00465724"/>
    <w:rsid w:val="00467BCC"/>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7502"/>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130C"/>
    <w:rsid w:val="00706984"/>
    <w:rsid w:val="00713BF8"/>
    <w:rsid w:val="00733F00"/>
    <w:rsid w:val="0075007B"/>
    <w:rsid w:val="0077299A"/>
    <w:rsid w:val="00773628"/>
    <w:rsid w:val="007C34C0"/>
    <w:rsid w:val="007C7BFC"/>
    <w:rsid w:val="007D47F5"/>
    <w:rsid w:val="007D56D3"/>
    <w:rsid w:val="007D5AA2"/>
    <w:rsid w:val="007D6C9A"/>
    <w:rsid w:val="007E1EC4"/>
    <w:rsid w:val="007F54AA"/>
    <w:rsid w:val="007F6650"/>
    <w:rsid w:val="00812FF1"/>
    <w:rsid w:val="008210B7"/>
    <w:rsid w:val="00822B19"/>
    <w:rsid w:val="00833726"/>
    <w:rsid w:val="00855531"/>
    <w:rsid w:val="008675E5"/>
    <w:rsid w:val="00877260"/>
    <w:rsid w:val="0087750E"/>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63A95"/>
    <w:rsid w:val="00971257"/>
    <w:rsid w:val="00972B0B"/>
    <w:rsid w:val="0098070A"/>
    <w:rsid w:val="00981311"/>
    <w:rsid w:val="00986AE6"/>
    <w:rsid w:val="00995B75"/>
    <w:rsid w:val="009B24BC"/>
    <w:rsid w:val="009B6A98"/>
    <w:rsid w:val="009C5143"/>
    <w:rsid w:val="009C7026"/>
    <w:rsid w:val="009D4E70"/>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5613"/>
    <w:rsid w:val="00A7618A"/>
    <w:rsid w:val="00A84186"/>
    <w:rsid w:val="00A94A11"/>
    <w:rsid w:val="00AA07C3"/>
    <w:rsid w:val="00AB0606"/>
    <w:rsid w:val="00AB4A62"/>
    <w:rsid w:val="00AC186F"/>
    <w:rsid w:val="00AC363A"/>
    <w:rsid w:val="00AC65BE"/>
    <w:rsid w:val="00AD4D50"/>
    <w:rsid w:val="00AD67C0"/>
    <w:rsid w:val="00AF2E88"/>
    <w:rsid w:val="00AF3162"/>
    <w:rsid w:val="00B03138"/>
    <w:rsid w:val="00B057E0"/>
    <w:rsid w:val="00B30500"/>
    <w:rsid w:val="00B30E00"/>
    <w:rsid w:val="00B40707"/>
    <w:rsid w:val="00B53A8F"/>
    <w:rsid w:val="00B554DF"/>
    <w:rsid w:val="00B62D63"/>
    <w:rsid w:val="00B66267"/>
    <w:rsid w:val="00B66496"/>
    <w:rsid w:val="00B666F8"/>
    <w:rsid w:val="00B95DCB"/>
    <w:rsid w:val="00BA428C"/>
    <w:rsid w:val="00BB06E1"/>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7285C"/>
    <w:rsid w:val="00CA4530"/>
    <w:rsid w:val="00CB6EFA"/>
    <w:rsid w:val="00CC3799"/>
    <w:rsid w:val="00CC3C20"/>
    <w:rsid w:val="00CD074E"/>
    <w:rsid w:val="00CE410F"/>
    <w:rsid w:val="00CF4469"/>
    <w:rsid w:val="00CF55D7"/>
    <w:rsid w:val="00D04D8A"/>
    <w:rsid w:val="00D0789C"/>
    <w:rsid w:val="00D35876"/>
    <w:rsid w:val="00D37BDC"/>
    <w:rsid w:val="00D42C87"/>
    <w:rsid w:val="00D46CCE"/>
    <w:rsid w:val="00D57050"/>
    <w:rsid w:val="00D8196B"/>
    <w:rsid w:val="00D86ABB"/>
    <w:rsid w:val="00D92C7B"/>
    <w:rsid w:val="00DA0216"/>
    <w:rsid w:val="00DA5EAC"/>
    <w:rsid w:val="00DA609C"/>
    <w:rsid w:val="00DA71CB"/>
    <w:rsid w:val="00DB1822"/>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56EA1"/>
    <w:rsid w:val="00E62371"/>
    <w:rsid w:val="00E8033C"/>
    <w:rsid w:val="00E9626D"/>
    <w:rsid w:val="00EA235F"/>
    <w:rsid w:val="00EB7600"/>
    <w:rsid w:val="00EC2845"/>
    <w:rsid w:val="00ED3157"/>
    <w:rsid w:val="00ED651C"/>
    <w:rsid w:val="00ED74D7"/>
    <w:rsid w:val="00EE70FD"/>
    <w:rsid w:val="00EE7FEA"/>
    <w:rsid w:val="00F07362"/>
    <w:rsid w:val="00F11DE1"/>
    <w:rsid w:val="00F16E4C"/>
    <w:rsid w:val="00F300FA"/>
    <w:rsid w:val="00F310DD"/>
    <w:rsid w:val="00F4644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vlit.ifremer.fr/Surveillance-du-littoral/Contaminants-chimiques/Contaminants-suivis" TargetMode="Externa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8" Type="http://schemas.microsoft.com/office/2016/09/relationships/commentsIds" Target="commentsIds.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jpeg"/><Relationship Id="rId41" Type="http://schemas.openxmlformats.org/officeDocument/2006/relationships/image" Target="media/image31.jpe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32</TotalTime>
  <Pages>32</Pages>
  <Words>11248</Words>
  <Characters>61864</Characters>
  <Application>Microsoft Office Word</Application>
  <DocSecurity>0</DocSecurity>
  <Lines>515</Lines>
  <Paragraphs>1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81</cp:revision>
  <dcterms:created xsi:type="dcterms:W3CDTF">2025-04-25T12:20:00Z</dcterms:created>
  <dcterms:modified xsi:type="dcterms:W3CDTF">2025-07-2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